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7F507F" w14:textId="77777777" w:rsidR="005B5A8B" w:rsidRPr="00443A23" w:rsidRDefault="00833D6E">
      <w:pPr>
        <w:rPr>
          <w:b/>
        </w:rPr>
      </w:pPr>
      <w:r w:rsidRPr="00443A23">
        <w:rPr>
          <w:b/>
        </w:rPr>
        <w:t xml:space="preserve">Title: Estimating the burden of COVID-19 pandemic on mortality, life expectancy and lifespan inequality in England and Wales: A population-level analysis </w:t>
      </w:r>
    </w:p>
    <w:p w14:paraId="383FE2B1" w14:textId="77777777" w:rsidR="005B5A8B" w:rsidRPr="00443A23" w:rsidRDefault="005B5A8B">
      <w:pPr>
        <w:rPr>
          <w:b/>
        </w:rPr>
      </w:pPr>
    </w:p>
    <w:p w14:paraId="05E86FE1" w14:textId="77777777" w:rsidR="005B5A8B" w:rsidRPr="00443A23" w:rsidRDefault="00833D6E">
      <w:r w:rsidRPr="00443A23">
        <w:rPr>
          <w:b/>
        </w:rPr>
        <w:t xml:space="preserve">Authors: </w:t>
      </w:r>
      <w:r w:rsidRPr="00443A23">
        <w:t>José Manuel Aburto, Newton fellow</w:t>
      </w:r>
      <w:r w:rsidRPr="00443A23">
        <w:rPr>
          <w:vertAlign w:val="superscript"/>
        </w:rPr>
        <w:t>1,2</w:t>
      </w:r>
      <w:r w:rsidRPr="00443A23">
        <w:t>, Ridhi Kashyap, associate professor</w:t>
      </w:r>
      <w:r w:rsidRPr="00443A23">
        <w:rPr>
          <w:vertAlign w:val="superscript"/>
        </w:rPr>
        <w:t>1</w:t>
      </w:r>
      <w:r w:rsidRPr="00443A23">
        <w:t>, Jonas Schöley, p</w:t>
      </w:r>
      <w:r w:rsidRPr="00443A23">
        <w:t>ostdoctoral research fellow</w:t>
      </w:r>
      <w:r w:rsidRPr="00443A23">
        <w:rPr>
          <w:vertAlign w:val="superscript"/>
        </w:rPr>
        <w:t>2</w:t>
      </w:r>
      <w:r w:rsidRPr="00443A23">
        <w:t>, Colin Angus, senior research fellow</w:t>
      </w:r>
      <w:r w:rsidRPr="00443A23">
        <w:rPr>
          <w:vertAlign w:val="superscript"/>
        </w:rPr>
        <w:t>3</w:t>
      </w:r>
      <w:r w:rsidRPr="00443A23">
        <w:t>, John Ermisch, professor</w:t>
      </w:r>
      <w:r w:rsidRPr="00443A23">
        <w:rPr>
          <w:vertAlign w:val="superscript"/>
        </w:rPr>
        <w:t>1</w:t>
      </w:r>
      <w:r w:rsidRPr="00443A23">
        <w:t>, Melinda C. Mills, professor</w:t>
      </w:r>
      <w:r w:rsidRPr="00443A23">
        <w:rPr>
          <w:vertAlign w:val="superscript"/>
        </w:rPr>
        <w:t>1</w:t>
      </w:r>
      <w:r w:rsidRPr="00443A23">
        <w:t>, Jennifer Beam Dowd, associate professor</w:t>
      </w:r>
      <w:r w:rsidRPr="00443A23">
        <w:rPr>
          <w:vertAlign w:val="superscript"/>
        </w:rPr>
        <w:t>1</w:t>
      </w:r>
    </w:p>
    <w:p w14:paraId="4118BA78" w14:textId="77777777" w:rsidR="005B5A8B" w:rsidRPr="00443A23" w:rsidRDefault="005B5A8B"/>
    <w:p w14:paraId="6CB65C1E" w14:textId="77777777" w:rsidR="005B5A8B" w:rsidRPr="00443A23" w:rsidRDefault="00833D6E">
      <w:pPr>
        <w:rPr>
          <w:b/>
        </w:rPr>
      </w:pPr>
      <w:r w:rsidRPr="00443A23">
        <w:rPr>
          <w:b/>
        </w:rPr>
        <w:t>Affiliations:</w:t>
      </w:r>
    </w:p>
    <w:p w14:paraId="2AF8D287" w14:textId="77777777" w:rsidR="005B5A8B" w:rsidRPr="00443A23" w:rsidRDefault="00833D6E">
      <w:r w:rsidRPr="00443A23">
        <w:rPr>
          <w:vertAlign w:val="superscript"/>
        </w:rPr>
        <w:t>1</w:t>
      </w:r>
      <w:r w:rsidRPr="00443A23">
        <w:t xml:space="preserve"> Leverhulme Centre for Demographic Science, Department of Sociology and Nuf</w:t>
      </w:r>
      <w:r w:rsidRPr="00443A23">
        <w:t>field College, University of Oxford, 42-43 Park End Street, OX1 1JD Oxford, UK.</w:t>
      </w:r>
    </w:p>
    <w:p w14:paraId="26B1409D" w14:textId="77777777" w:rsidR="005B5A8B" w:rsidRPr="00443A23" w:rsidRDefault="005B5A8B"/>
    <w:p w14:paraId="79088A05" w14:textId="77777777" w:rsidR="005B5A8B" w:rsidRPr="00443A23" w:rsidRDefault="00833D6E">
      <w:r w:rsidRPr="00443A23">
        <w:rPr>
          <w:vertAlign w:val="superscript"/>
        </w:rPr>
        <w:t xml:space="preserve">2 </w:t>
      </w:r>
      <w:r w:rsidRPr="00443A23">
        <w:t>Interdisciplinary Centre on Population Dynamics, University of Southern Denmark, Odense 5000, Denmark.</w:t>
      </w:r>
    </w:p>
    <w:p w14:paraId="57A3CA7D" w14:textId="77777777" w:rsidR="005B5A8B" w:rsidRPr="00443A23" w:rsidRDefault="005B5A8B"/>
    <w:p w14:paraId="419C142C" w14:textId="77777777" w:rsidR="005B5A8B" w:rsidRPr="00443A23" w:rsidRDefault="00833D6E">
      <w:bookmarkStart w:id="0" w:name="_gjdgxs" w:colFirst="0" w:colLast="0"/>
      <w:bookmarkEnd w:id="0"/>
      <w:r w:rsidRPr="00443A23">
        <w:rPr>
          <w:vertAlign w:val="superscript"/>
        </w:rPr>
        <w:t xml:space="preserve">3 </w:t>
      </w:r>
      <w:r w:rsidRPr="00443A23">
        <w:t>School of Health and Related Research, University of Sheffield, Reg</w:t>
      </w:r>
      <w:r w:rsidRPr="00443A23">
        <w:t>ent Court, Regent Street, S1 4DA Sheffield, UK</w:t>
      </w:r>
    </w:p>
    <w:p w14:paraId="1BBEB201" w14:textId="77777777" w:rsidR="005B5A8B" w:rsidRPr="00443A23" w:rsidRDefault="005B5A8B"/>
    <w:p w14:paraId="7DBF97EB" w14:textId="77777777" w:rsidR="005B5A8B" w:rsidRPr="00443A23" w:rsidRDefault="00833D6E">
      <w:pPr>
        <w:rPr>
          <w:b/>
        </w:rPr>
      </w:pPr>
      <w:r w:rsidRPr="00443A23">
        <w:rPr>
          <w:b/>
        </w:rPr>
        <w:t xml:space="preserve">Correspondence to: </w:t>
      </w:r>
    </w:p>
    <w:p w14:paraId="3A33FE1E" w14:textId="77777777" w:rsidR="005B5A8B" w:rsidRPr="00443A23" w:rsidRDefault="00833D6E">
      <w:r w:rsidRPr="00443A23">
        <w:t>José Manuel Aburto</w:t>
      </w:r>
    </w:p>
    <w:p w14:paraId="77A8A687" w14:textId="77777777" w:rsidR="005B5A8B" w:rsidRPr="00443A23" w:rsidRDefault="00833D6E">
      <w:r w:rsidRPr="00443A23">
        <w:t>42-43 Park End Street, OX1 1JD Oxford, UK.</w:t>
      </w:r>
    </w:p>
    <w:p w14:paraId="1C097CE2" w14:textId="77777777" w:rsidR="005B5A8B" w:rsidRPr="00443A23" w:rsidRDefault="00833D6E">
      <w:r w:rsidRPr="00443A23">
        <w:t xml:space="preserve">Email: </w:t>
      </w:r>
      <w:hyperlink r:id="rId6">
        <w:r w:rsidRPr="00443A23">
          <w:rPr>
            <w:color w:val="1155CC"/>
            <w:u w:val="single"/>
          </w:rPr>
          <w:t>jose-manuel.aburto@sociology.ox.ac.uk</w:t>
        </w:r>
      </w:hyperlink>
    </w:p>
    <w:p w14:paraId="3308BD0C" w14:textId="77777777" w:rsidR="005B5A8B" w:rsidRPr="00443A23" w:rsidRDefault="00833D6E">
      <w:r w:rsidRPr="00443A23">
        <w:t>Tel: +45 31712122</w:t>
      </w:r>
    </w:p>
    <w:p w14:paraId="7149521E" w14:textId="77777777" w:rsidR="005B5A8B" w:rsidRPr="00443A23" w:rsidRDefault="00833D6E">
      <w:r w:rsidRPr="00443A23">
        <w:t>ORCID: 0000-0002-2926-6879</w:t>
      </w:r>
    </w:p>
    <w:p w14:paraId="24E04428" w14:textId="77777777" w:rsidR="005B5A8B" w:rsidRPr="00443A23" w:rsidRDefault="005B5A8B"/>
    <w:p w14:paraId="4AA384BA" w14:textId="77777777" w:rsidR="005B5A8B" w:rsidRPr="00443A23" w:rsidRDefault="00833D6E">
      <w:r w:rsidRPr="00443A23">
        <w:t>OR</w:t>
      </w:r>
    </w:p>
    <w:p w14:paraId="7E27B75F" w14:textId="77777777" w:rsidR="005B5A8B" w:rsidRPr="00443A23" w:rsidRDefault="005B5A8B"/>
    <w:p w14:paraId="54B2B59D" w14:textId="77777777" w:rsidR="005B5A8B" w:rsidRPr="00443A23" w:rsidRDefault="00833D6E">
      <w:r w:rsidRPr="00443A23">
        <w:t>Ridhi Kashyap</w:t>
      </w:r>
    </w:p>
    <w:p w14:paraId="66EE3CD9" w14:textId="77777777" w:rsidR="005B5A8B" w:rsidRPr="00443A23" w:rsidRDefault="00833D6E">
      <w:r w:rsidRPr="00443A23">
        <w:t>Nuffield College, New Road, Oxford OX1 1NF</w:t>
      </w:r>
    </w:p>
    <w:p w14:paraId="5CA1317D" w14:textId="77777777" w:rsidR="005B5A8B" w:rsidRPr="00443A23" w:rsidRDefault="00833D6E">
      <w:r w:rsidRPr="00443A23">
        <w:t xml:space="preserve">Email: </w:t>
      </w:r>
      <w:hyperlink r:id="rId7">
        <w:r w:rsidRPr="00443A23">
          <w:rPr>
            <w:color w:val="0563C1"/>
            <w:u w:val="single"/>
          </w:rPr>
          <w:t>ridhi.kashyap@sociology.ox.ac.uk</w:t>
        </w:r>
      </w:hyperlink>
    </w:p>
    <w:p w14:paraId="2EF46E64" w14:textId="77777777" w:rsidR="005B5A8B" w:rsidRPr="00443A23" w:rsidRDefault="00833D6E">
      <w:pPr>
        <w:rPr>
          <w:highlight w:val="white"/>
        </w:rPr>
      </w:pPr>
      <w:r w:rsidRPr="00443A23">
        <w:t xml:space="preserve">ORCID: </w:t>
      </w:r>
      <w:r w:rsidRPr="00443A23">
        <w:rPr>
          <w:highlight w:val="white"/>
        </w:rPr>
        <w:t>0000-0003-0615-2868</w:t>
      </w:r>
    </w:p>
    <w:p w14:paraId="723BADF8" w14:textId="77777777" w:rsidR="005B5A8B" w:rsidRPr="00443A23" w:rsidRDefault="005B5A8B"/>
    <w:p w14:paraId="768DF369" w14:textId="77777777" w:rsidR="005B5A8B" w:rsidRPr="00443A23" w:rsidRDefault="005B5A8B"/>
    <w:p w14:paraId="3EBFE7C6" w14:textId="77777777" w:rsidR="005B5A8B" w:rsidRPr="00443A23" w:rsidRDefault="00833D6E">
      <w:r w:rsidRPr="00443A23">
        <w:t>Licence for Publication</w:t>
      </w:r>
    </w:p>
    <w:p w14:paraId="632B6EAB" w14:textId="77777777" w:rsidR="005B5A8B" w:rsidRPr="00443A23" w:rsidRDefault="00833D6E">
      <w:r w:rsidRPr="00443A23">
        <w:t xml:space="preserve">The Corresponding Author has the right to grant on behalf of all authors and does grant on behalf of all authors, an exclusive licence (or </w:t>
      </w:r>
      <w:proofErr w:type="spellStart"/>
      <w:proofErr w:type="gramStart"/>
      <w:r w:rsidRPr="00443A23">
        <w:t>non exclusive</w:t>
      </w:r>
      <w:proofErr w:type="spellEnd"/>
      <w:proofErr w:type="gramEnd"/>
      <w:r w:rsidRPr="00443A23">
        <w:t xml:space="preserve"> for government employees) on a worldwide basis to the BMJ Publishing Group Ltd </w:t>
      </w:r>
      <w:r w:rsidRPr="00443A23">
        <w:t>to permit this article (if accepted) to be published in JECH and any other BMJPGL products and sub licences such use and exploit all subsidiary rights, as set out in our licence (http://group.bmj.com/products/journals/instructions-for-authors/licence-forms</w:t>
      </w:r>
      <w:r w:rsidRPr="00443A23">
        <w:t>).</w:t>
      </w:r>
    </w:p>
    <w:p w14:paraId="14418ADD" w14:textId="77777777" w:rsidR="005B5A8B" w:rsidRPr="00443A23" w:rsidRDefault="005B5A8B">
      <w:pPr>
        <w:rPr>
          <w:b/>
        </w:rPr>
      </w:pPr>
    </w:p>
    <w:p w14:paraId="3178F39D" w14:textId="77777777" w:rsidR="005B5A8B" w:rsidRPr="00443A23" w:rsidRDefault="005B5A8B">
      <w:pPr>
        <w:rPr>
          <w:b/>
        </w:rPr>
      </w:pPr>
    </w:p>
    <w:p w14:paraId="082691C6" w14:textId="77777777" w:rsidR="005B5A8B" w:rsidRPr="00443A23" w:rsidRDefault="005B5A8B">
      <w:pPr>
        <w:rPr>
          <w:b/>
        </w:rPr>
      </w:pPr>
    </w:p>
    <w:p w14:paraId="4AB31433" w14:textId="77777777" w:rsidR="005B5A8B" w:rsidRPr="00443A23" w:rsidRDefault="005B5A8B">
      <w:pPr>
        <w:rPr>
          <w:b/>
        </w:rPr>
      </w:pPr>
    </w:p>
    <w:p w14:paraId="531AB601" w14:textId="77777777" w:rsidR="005B5A8B" w:rsidRPr="00443A23" w:rsidRDefault="005B5A8B">
      <w:pPr>
        <w:rPr>
          <w:b/>
        </w:rPr>
      </w:pPr>
    </w:p>
    <w:p w14:paraId="42C51729" w14:textId="77777777" w:rsidR="005B5A8B" w:rsidRPr="00443A23" w:rsidRDefault="005B5A8B">
      <w:pPr>
        <w:rPr>
          <w:b/>
        </w:rPr>
      </w:pPr>
    </w:p>
    <w:p w14:paraId="1E164EB9" w14:textId="77777777" w:rsidR="005B5A8B" w:rsidRPr="00443A23" w:rsidRDefault="005B5A8B">
      <w:pPr>
        <w:rPr>
          <w:b/>
        </w:rPr>
      </w:pPr>
    </w:p>
    <w:p w14:paraId="58D6C5FA" w14:textId="77777777" w:rsidR="005B5A8B" w:rsidRPr="00443A23" w:rsidRDefault="005B5A8B">
      <w:pPr>
        <w:rPr>
          <w:b/>
        </w:rPr>
      </w:pPr>
    </w:p>
    <w:p w14:paraId="6DDFBA91" w14:textId="77777777" w:rsidR="00443A23" w:rsidRPr="00443A23" w:rsidRDefault="00443A23">
      <w:pPr>
        <w:rPr>
          <w:b/>
        </w:rPr>
      </w:pPr>
    </w:p>
    <w:p w14:paraId="55A54296" w14:textId="77777777" w:rsidR="00443A23" w:rsidRPr="00443A23" w:rsidRDefault="00443A23">
      <w:pPr>
        <w:rPr>
          <w:b/>
        </w:rPr>
      </w:pPr>
    </w:p>
    <w:p w14:paraId="4275FF8E" w14:textId="3B054E9A" w:rsidR="005B5A8B" w:rsidRPr="00443A23" w:rsidRDefault="00833D6E">
      <w:pPr>
        <w:rPr>
          <w:b/>
        </w:rPr>
      </w:pPr>
      <w:r w:rsidRPr="00443A23">
        <w:rPr>
          <w:b/>
        </w:rPr>
        <w:lastRenderedPageBreak/>
        <w:t>Title: Estimating the burden of COVID-19 on mortality, life expectancy and lifespan inequality in England and Wales: A population-level study</w:t>
      </w:r>
    </w:p>
    <w:p w14:paraId="43D9CE77" w14:textId="77777777" w:rsidR="005B5A8B" w:rsidRPr="00443A23" w:rsidRDefault="005B5A8B">
      <w:pPr>
        <w:rPr>
          <w:b/>
        </w:rPr>
      </w:pPr>
    </w:p>
    <w:p w14:paraId="15D289F1" w14:textId="77777777" w:rsidR="005B5A8B" w:rsidRPr="00443A23" w:rsidRDefault="00833D6E">
      <w:r w:rsidRPr="00443A23">
        <w:rPr>
          <w:b/>
        </w:rPr>
        <w:t xml:space="preserve">Keywords: </w:t>
      </w:r>
      <w:r w:rsidRPr="00443A23">
        <w:t>excess</w:t>
      </w:r>
      <w:r w:rsidRPr="00443A23">
        <w:rPr>
          <w:b/>
        </w:rPr>
        <w:t xml:space="preserve"> </w:t>
      </w:r>
      <w:r w:rsidRPr="00443A23">
        <w:t>deaths, health inequality, infectious diseases, COVID-19 pandemic</w:t>
      </w:r>
    </w:p>
    <w:p w14:paraId="4902ACCE" w14:textId="77777777" w:rsidR="005B5A8B" w:rsidRPr="00443A23" w:rsidRDefault="005B5A8B"/>
    <w:p w14:paraId="06AC34E7" w14:textId="77777777" w:rsidR="005B5A8B" w:rsidRPr="00443A23" w:rsidRDefault="00833D6E">
      <w:pPr>
        <w:jc w:val="center"/>
        <w:rPr>
          <w:b/>
        </w:rPr>
      </w:pPr>
      <w:r w:rsidRPr="00443A23">
        <w:rPr>
          <w:b/>
        </w:rPr>
        <w:t>Abstract</w:t>
      </w:r>
    </w:p>
    <w:p w14:paraId="17764222" w14:textId="77777777" w:rsidR="005B5A8B" w:rsidRPr="00443A23" w:rsidRDefault="005B5A8B">
      <w:pPr>
        <w:rPr>
          <w:b/>
        </w:rPr>
      </w:pPr>
    </w:p>
    <w:p w14:paraId="4D7E7422" w14:textId="77777777" w:rsidR="00443A23" w:rsidRPr="00443A23" w:rsidRDefault="00443A23" w:rsidP="00443A23">
      <w:pPr>
        <w:spacing w:before="240" w:after="240"/>
      </w:pPr>
      <w:r w:rsidRPr="00443A23">
        <w:rPr>
          <w:b/>
        </w:rPr>
        <w:t>Background:</w:t>
      </w:r>
      <w:r w:rsidRPr="00443A23">
        <w:t xml:space="preserve"> Deaths directly linked to COVID-19 infection may be misclassified, and the pandemic may have indirectly affected other causes of death. To overcome these measurement challenges, we estimate the impact of the COVID-19 pandemic on mortality, life expectancy and lifespan inequality from week 10, when the first COVID-19 death was registered, to week 47 ending November 20, 2020 in England and Wales through an analysis of excess mortality.</w:t>
      </w:r>
    </w:p>
    <w:p w14:paraId="073A27F4" w14:textId="77777777" w:rsidR="00443A23" w:rsidRPr="00443A23" w:rsidRDefault="00443A23" w:rsidP="00443A23">
      <w:pPr>
        <w:spacing w:before="240" w:after="240"/>
      </w:pPr>
      <w:r w:rsidRPr="00443A23">
        <w:rPr>
          <w:b/>
        </w:rPr>
        <w:t>Methods:</w:t>
      </w:r>
      <w:r w:rsidRPr="00443A23">
        <w:t xml:space="preserve"> We estimated age and sex-specific </w:t>
      </w:r>
      <w:r w:rsidRPr="00443A23">
        <w:rPr>
          <w:highlight w:val="white"/>
        </w:rPr>
        <w:t xml:space="preserve">excess mortality risk and deaths above a baseline adjusted for seasonality with a systematic comparison of four different models using data from the Office for National Statistics. </w:t>
      </w:r>
      <w:r w:rsidRPr="00443A23">
        <w:t>We additionally provide estimates of life expectancy at birth and lifespan inequality defined as the standard deviation in age at death.</w:t>
      </w:r>
    </w:p>
    <w:p w14:paraId="5D1B68D2" w14:textId="77777777" w:rsidR="00443A23" w:rsidRPr="00443A23" w:rsidRDefault="00443A23" w:rsidP="00443A23">
      <w:pPr>
        <w:spacing w:before="240" w:after="240"/>
      </w:pPr>
      <w:r w:rsidRPr="00443A23">
        <w:rPr>
          <w:b/>
        </w:rPr>
        <w:t>Results:</w:t>
      </w:r>
      <w:r w:rsidRPr="00443A23">
        <w:t xml:space="preserve"> There have been 57,419 (95% Prediction Interval: 54,197, 60,752) excess deaths in the first 47 weeks of 2020, 55% of which occurred in men. Excess deaths increased sharply with age and men experienced elevated risks of death in all age groups. Life expectancy at birth dropped 0.9 and 1.2 years for females and males relative to the 2019 levels, respectively. Lifespan inequality also fell over the same period by five months for both sexes.</w:t>
      </w:r>
    </w:p>
    <w:p w14:paraId="7F912E6E" w14:textId="77777777" w:rsidR="00443A23" w:rsidRPr="00443A23" w:rsidRDefault="00443A23" w:rsidP="00443A23">
      <w:pPr>
        <w:spacing w:before="240" w:after="240"/>
      </w:pPr>
      <w:r w:rsidRPr="00443A23">
        <w:rPr>
          <w:b/>
        </w:rPr>
        <w:t xml:space="preserve">Conclusion: </w:t>
      </w:r>
      <w:r w:rsidRPr="00443A23">
        <w:t xml:space="preserve">Quantifying excess deaths and their impact on life expectancy at birth provides a more comprehensive picture of the burden of COVID-19 on mortality. Whether mortality will return to -or even fall below- the baseline level remains to </w:t>
      </w:r>
      <w:proofErr w:type="gramStart"/>
      <w:r w:rsidRPr="00443A23">
        <w:t>be seen as</w:t>
      </w:r>
      <w:proofErr w:type="gramEnd"/>
      <w:r w:rsidRPr="00443A23">
        <w:t xml:space="preserve"> the pandemic continues to unfold and diverse interventions are put in place.</w:t>
      </w:r>
    </w:p>
    <w:p w14:paraId="688FFD9A" w14:textId="77777777" w:rsidR="005B5A8B" w:rsidRPr="00443A23" w:rsidRDefault="005B5A8B">
      <w:pPr>
        <w:rPr>
          <w:b/>
        </w:rPr>
      </w:pPr>
    </w:p>
    <w:p w14:paraId="7700E95D" w14:textId="0BD6EAC5" w:rsidR="005B5A8B" w:rsidRPr="00443A23" w:rsidRDefault="00833D6E">
      <w:r w:rsidRPr="00443A23">
        <w:rPr>
          <w:b/>
        </w:rPr>
        <w:t xml:space="preserve">Main text word count: </w:t>
      </w:r>
      <w:r w:rsidR="00443A23" w:rsidRPr="00443A23">
        <w:t>3,325</w:t>
      </w:r>
      <w:r w:rsidRPr="00443A23">
        <w:t xml:space="preserve"> (excluding references)</w:t>
      </w:r>
    </w:p>
    <w:p w14:paraId="79058E9E" w14:textId="77777777" w:rsidR="005B5A8B" w:rsidRPr="00443A23" w:rsidRDefault="005B5A8B">
      <w:pPr>
        <w:rPr>
          <w:b/>
        </w:rPr>
      </w:pPr>
    </w:p>
    <w:p w14:paraId="653D2AB9" w14:textId="77777777" w:rsidR="005B5A8B" w:rsidRPr="00443A23" w:rsidRDefault="005B5A8B"/>
    <w:p w14:paraId="769CE7A0" w14:textId="77777777" w:rsidR="005B5A8B" w:rsidRPr="00443A23" w:rsidRDefault="00833D6E">
      <w:pPr>
        <w:rPr>
          <w:b/>
        </w:rPr>
      </w:pPr>
      <w:r w:rsidRPr="00443A23">
        <w:br w:type="page"/>
      </w:r>
      <w:r w:rsidRPr="00443A23">
        <w:rPr>
          <w:b/>
        </w:rPr>
        <w:lastRenderedPageBreak/>
        <w:t>Summary boxes:</w:t>
      </w:r>
    </w:p>
    <w:p w14:paraId="7C6EDEF4" w14:textId="77777777" w:rsidR="005B5A8B" w:rsidRPr="00443A23" w:rsidRDefault="005B5A8B">
      <w:pPr>
        <w:rPr>
          <w:b/>
        </w:rPr>
      </w:pPr>
    </w:p>
    <w:p w14:paraId="446C4455" w14:textId="77777777" w:rsidR="005B5A8B" w:rsidRPr="00443A23" w:rsidRDefault="00833D6E">
      <w:r w:rsidRPr="00443A23">
        <w:rPr>
          <w:b/>
        </w:rPr>
        <w:t>What is already known on this topic:</w:t>
      </w:r>
      <w:r w:rsidRPr="00443A23">
        <w:t xml:space="preserve"> COVID-19 related deaths may be misclassified thereby inaccurately estimating the full impact of the pandemic on mortality. The pandemic may also have</w:t>
      </w:r>
      <w:r w:rsidRPr="00443A23">
        <w:t xml:space="preserve"> indirect effects on other causes due to changed behaviours, as well as the social and economic consequences resulting from its management. Excess mortality, the difference between observed deaths and what would have been expected in the absence of the pan</w:t>
      </w:r>
      <w:r w:rsidRPr="00443A23">
        <w:t>demic, is a useful metric to quantify the overall impact of the pandemic on mortality and population health. Life expectancy at birth and lifespan inequality assess the cumulative impact of the pandemic on population health.</w:t>
      </w:r>
    </w:p>
    <w:p w14:paraId="088636F1" w14:textId="77777777" w:rsidR="005B5A8B" w:rsidRPr="00443A23" w:rsidRDefault="005B5A8B"/>
    <w:p w14:paraId="1FF668A9" w14:textId="77777777" w:rsidR="005B5A8B" w:rsidRPr="00443A23" w:rsidRDefault="00833D6E">
      <w:r w:rsidRPr="00443A23">
        <w:rPr>
          <w:b/>
        </w:rPr>
        <w:t xml:space="preserve">What this study adds: </w:t>
      </w:r>
      <w:r w:rsidRPr="00443A23">
        <w:t>We exami</w:t>
      </w:r>
      <w:r w:rsidRPr="00443A23">
        <w:t>ne death registration data from the Office for National Statistics from 2010 to week 47 (ending on November 20) in 2020 to quantify the impact of the COVID-19 pandemic on mortality in England and Wales thus far. We estimate excess mortality risk by age and</w:t>
      </w:r>
      <w:r w:rsidRPr="00443A23">
        <w:t xml:space="preserve"> </w:t>
      </w:r>
      <w:proofErr w:type="gramStart"/>
      <w:r w:rsidRPr="00443A23">
        <w:t>sex, and</w:t>
      </w:r>
      <w:proofErr w:type="gramEnd"/>
      <w:r w:rsidRPr="00443A23">
        <w:t xml:space="preserve"> quantify the impact of excess mortality risk on excess deaths, life expectancy and lifespan inequality. During weeks 10 through 47 of 2020, elevated mortality rates resulted in 57,419 additional deaths compared with baseline mortality. Life expec</w:t>
      </w:r>
      <w:r w:rsidRPr="00443A23">
        <w:t xml:space="preserve">tancy at birth for females and males over the 47 weeks of 2020 was 82.6 and 78.7 years, with 0.9 and 1.2 years of life lost relative to the year 2019. Lifespan inequality, a measure of the spread or variation in ages at death, declined due to the increase </w:t>
      </w:r>
      <w:r w:rsidRPr="00443A23">
        <w:t xml:space="preserve">of mortality at older ages. </w:t>
      </w:r>
    </w:p>
    <w:p w14:paraId="4B19DC35" w14:textId="77777777" w:rsidR="005B5A8B" w:rsidRPr="00443A23" w:rsidRDefault="005B5A8B">
      <w:pPr>
        <w:rPr>
          <w:b/>
        </w:rPr>
      </w:pPr>
    </w:p>
    <w:p w14:paraId="3A21BBAA" w14:textId="77777777" w:rsidR="005B5A8B" w:rsidRPr="00443A23" w:rsidRDefault="00833D6E">
      <w:pPr>
        <w:rPr>
          <w:b/>
        </w:rPr>
      </w:pPr>
      <w:r w:rsidRPr="00443A23">
        <w:br w:type="page"/>
      </w:r>
      <w:r w:rsidRPr="00443A23">
        <w:rPr>
          <w:b/>
        </w:rPr>
        <w:lastRenderedPageBreak/>
        <w:t>Introduction</w:t>
      </w:r>
    </w:p>
    <w:p w14:paraId="3B293D81" w14:textId="77777777" w:rsidR="005B5A8B" w:rsidRPr="00443A23" w:rsidRDefault="005B5A8B">
      <w:pPr>
        <w:rPr>
          <w:b/>
        </w:rPr>
      </w:pPr>
    </w:p>
    <w:p w14:paraId="3829420D" w14:textId="0B73283E" w:rsidR="005B5A8B" w:rsidRPr="00443A23" w:rsidRDefault="00833D6E">
      <w:r w:rsidRPr="00443A23">
        <w:t>Estimating the number of deaths caused by the coronavirus (COVID-19) pandemic is an important challenge</w:t>
      </w:r>
      <w:r w:rsidR="009C7BF7">
        <w:t>.</w:t>
      </w:r>
      <w:r w:rsidR="00443A23" w:rsidRPr="00443A23">
        <w:fldChar w:fldCharType="begin"/>
      </w:r>
      <w:r w:rsidR="00443A23" w:rsidRPr="00443A23">
        <w:instrText xml:space="preserve"> ADDIN ZOTERO_ITEM CSL_CITATION {"citationID":"6dBXVL7a","properties":{"formattedCitation":"[1]","plainCitation":"[1]","noteIndex":0},"citationItems":[{"id":359,"uris":["http://zotero.org/users/6485421/items/I6ZVHQL6"],"uri":["http://zotero.org/users/6485421/items/I6ZVHQL6"],"itemData":{"id":359,"type":"article-journal","abstract":"&lt;h3&gt;Importance&lt;/h3&gt;&lt;p&gt;Efforts to track the severity and public health impact of coronavirus disease 2019 (COVID-19) in the United States have been hampered by state-level differences in diagnostic test availability, differing strategies for prioritization of individuals for testing, and delays between testing and reporting. Evaluating unexplained increases in deaths due to all causes or attributed to nonspecific outcomes, such as pneumonia and influenza, can provide a more complete picture of the burden of COVID-19.&lt;/p&gt;&lt;h3&gt;Objective&lt;/h3&gt;&lt;p&gt;To estimate the burden of all deaths related to COVID-19 in the United States from March to May 2020.&lt;/p&gt;&lt;h3&gt;Design, Setting, and Population&lt;/h3&gt;&lt;p&gt;This observational study evaluated the numbers of US deaths from any cause and deaths from pneumonia, influenza, and/or COVID-19 from March 1 through May 30, 2020, using public data of the entire US population from the National Center for Health Statistics (NCHS). These numbers were compared with those from the same period of previous years. All data analyzed were accessed on June 12, 2020.&lt;/p&gt;&lt;h3&gt;Main Outcomes and Measures&lt;/h3&gt;&lt;p&gt;Increases in weekly deaths due to any cause or deaths due to pneumonia/influenza/COVID-19 above a baseline, which was adjusted for time of year, influenza activity, and reporting delays. These estimates were compared with reported deaths attributed to COVID-19 and with testing data.&lt;/p&gt;&lt;h3&gt;Results&lt;/h3&gt;&lt;p&gt;There were approximately 781 000 total deaths in the United States from March 1 to May 30, 2020, representing 122 300 (95% prediction interval, 116 800-127 000) more deaths than would typically be expected at that time of year. There were 95 235 reported deaths officially attributed to COVID-19 from March 1 to May 30, 2020. The number of excess all-cause deaths was 28% higher than the official tally of COVID-19–reported deaths during that period. In several states, these deaths occurred before increases in the availability of COVID-19 diagnostic tests and were not counted in official COVID-19 death records. There was substantial variability between states in the difference between official COVID-19 deaths and the estimated burden of excess deaths.&lt;/p&gt;&lt;h3&gt;Conclusions and Relevance&lt;/h3&gt;&lt;p&gt;Excess deaths provide an estimate of the full COVID-19 burden and indicate that official tallies likely undercount deaths due to the virus. The mortality burden and the completeness of the tallies vary markedly between states.&lt;/p&gt;","container-title":"JAMA Internal Medicine","DOI":"10.1001/jamainternmed.2020.3391","journalAbbreviation":"JAMA Intern Med","language":"en","source":"jamanetwork.com","title":"Estimation of Excess Deaths Associated With the COVID-19 Pandemic in the United States, March to May 2020","URL":"https://jamanetwork.com/journals/jamainternalmedicine/fullarticle/2767980","author":[{"family":"Weinberger","given":"Daniel M."},{"family":"Chen","given":"Jenny"},{"family":"Cohen","given":"Ted"},{"family":"Crawford","given":"Forrest W."},{"family":"Mostashari","given":"Farzad"},{"family":"Olson","given":"Don"},{"family":"Pitzer","given":"Virginia E."},{"family":"Reich","given":"Nicholas G."},{"family":"Russi","given":"Marcus"},{"family":"Simonsen","given":"Lone"},{"family":"Watkins","given":"Anne"},{"family":"Viboud","given":"Cecile"}],"accessed":{"date-parts":[["2020",7,2]]},"issued":{"date-parts":[["2020",7,1]]}}}],"schema":"https://github.com/citation-style-language/schema/raw/master/csl-citation.json"} </w:instrText>
      </w:r>
      <w:r w:rsidR="00443A23" w:rsidRPr="00443A23">
        <w:fldChar w:fldCharType="separate"/>
      </w:r>
      <w:r w:rsidR="00443A23" w:rsidRPr="00443A23">
        <w:t>[1]</w:t>
      </w:r>
      <w:r w:rsidR="00443A23" w:rsidRPr="00443A23">
        <w:fldChar w:fldCharType="end"/>
      </w:r>
      <w:r w:rsidR="009C7BF7">
        <w:t xml:space="preserve"> </w:t>
      </w:r>
      <w:r w:rsidRPr="00443A23">
        <w:t>I</w:t>
      </w:r>
      <w:r w:rsidRPr="00443A23">
        <w:t>nsufficient testing capacity for SARS-CoV-2, the causative pathogen of coronavirus disease, especia</w:t>
      </w:r>
      <w:r w:rsidRPr="00443A23">
        <w:t>lly during the early phases of the pandemic, misclassification of causes of death and definitional inconsistencies in counting COVID-19 deaths across different sources make the true toll of COVID-19 infections hard to estimate</w:t>
      </w:r>
      <w:r w:rsidR="009C7BF7">
        <w:t>.</w:t>
      </w:r>
      <w:r w:rsidR="00443A23" w:rsidRPr="00443A23">
        <w:fldChar w:fldCharType="begin"/>
      </w:r>
      <w:r w:rsidR="00443A23" w:rsidRPr="00443A23">
        <w:instrText xml:space="preserve"> ADDIN ZOTERO_ITEM CSL_CITATION {"citationID":"TArZLtsZ","properties":{"formattedCitation":"[2,3]","plainCitation":"[2,3]","noteIndex":0},"citationItems":[{"id":983,"uris":["http://zotero.org/users/6485421/items/6GKAEHUJ"],"uri":["http://zotero.org/users/6485421/items/6GKAEHUJ"],"itemData":{"id":983,"type":"article-journal","abstract":"Undetected cases\nThe virus causing coronavirus disease 2019 (COVID-19) has now become pandemic. How has it managed to spread from China to all around the world within 3 to 4 months? Li et al.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00443A23" w:rsidRPr="00443A23">
        <w:rPr>
          <w:rFonts w:ascii="Cambria Math" w:hAnsi="Cambria Math" w:cs="Cambria Math"/>
        </w:rPr>
        <w:instrText>∼</w:instrText>
      </w:r>
      <w:r w:rsidR="00443A23" w:rsidRPr="00443A23">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00443A23" w:rsidRPr="00443A23">
        <w:rPr>
          <w:rFonts w:ascii="Cambria Math" w:hAnsi="Cambria Math" w:cs="Cambria Math"/>
        </w:rPr>
        <w:instrText>∼</w:instrText>
      </w:r>
      <w:r w:rsidR="00443A23" w:rsidRPr="00443A23">
        <w:instrText xml:space="preserve">80% of the documented cases. Immediately after travel restrictions were imposed, </w:instrText>
      </w:r>
      <w:r w:rsidR="00443A23" w:rsidRPr="00443A23">
        <w:rPr>
          <w:rFonts w:ascii="Cambria Math" w:hAnsi="Cambria Math" w:cs="Cambria Math"/>
        </w:rPr>
        <w:instrText>∼</w:instrText>
      </w:r>
      <w:r w:rsidR="00443A23" w:rsidRPr="00443A23">
        <w:instrText xml:space="preserve">65% of cases were documented. These findings help to explain the lightning-fast spread of this virus around the world.\nScience, this issue p. 489\n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nPrior to travel restrictions, most SARS-CoV-2 infections went undocumented and substantially contributed to global virus spread.\nPrior to travel restrictions, most SARS-CoV-2 infections went undocumented and substantially contributed to global virus spread.","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2090,"uris":["http://zotero.org/users/6485421/items/RPQSPJAF"],"uri":["http://zotero.org/users/6485421/items/RPQSPJAF"],"itemData":{"id":2090,"type":"webpage","title":"The different uses of figures on deaths related to COVID-19 published by DHSC and the ONS - Office for National Statistics","URL":"https://www.ons.gov.uk/news/statementsandletters/thedifferentusesoffiguresondeathsfromcovid19publishedbydhscandtheons","author":[{"family":"ONS","given":""}],"accessed":{"date-parts":[["2020",12,3]]}}}],"schema":"https://github.com/citation-style-language/schema/raw/master/csl-citation.json"} </w:instrText>
      </w:r>
      <w:r w:rsidR="00443A23" w:rsidRPr="00443A23">
        <w:fldChar w:fldCharType="separate"/>
      </w:r>
      <w:r w:rsidR="00443A23" w:rsidRPr="00443A23">
        <w:t>[2,3]</w:t>
      </w:r>
      <w:r w:rsidR="00443A23" w:rsidRPr="00443A23">
        <w:fldChar w:fldCharType="end"/>
      </w:r>
      <w:r w:rsidRPr="00443A23">
        <w:t xml:space="preserve"> Moreover, interventions imposed during the pandemic may have indirectly affected other causes of death</w:t>
      </w:r>
      <w:r w:rsidR="009C7BF7">
        <w:t>.</w:t>
      </w:r>
      <w:r w:rsidR="00443A23" w:rsidRPr="00443A23">
        <w:fldChar w:fldCharType="begin"/>
      </w:r>
      <w:r w:rsidR="00443A23" w:rsidRPr="00443A23">
        <w:instrText xml:space="preserve"> ADDIN ZOTERO_ITEM CSL_CITATION {"citationID":"zdmL18q3","properties":{"formattedCitation":"[4]","plainCitation":"[4]","noteIndex":0},"citationItems":[{"id":987,"uris":["http://zotero.org/users/6485421/items/HSCIIGPP"],"uri":["http://zotero.org/users/6485421/items/HSCIIGPP"],"itemData":{"id":987,"type":"article-journal","abstract":"The Covid-19 pandemic has claimed many lives in the UK and globally. The objective of this paper is to study whether the number of deaths not registered as Covid-19-related has increased compared to what would have been expected in the absence of the pandemic. Reasons behind this might include Covid-19 underreporting, avoiding visits to hospitals or GPs, and the effects of the lockdown. I used weekly ONS data on the number of deaths in England and Wales that did not officially involve Covid-19 over the period 2015–2020. Simply observing trends is not sufficient as spikes in deaths may occasionally occur. I thus followed a difference-in-differences econometric approach to study whether there was a relative increase in deaths not registered as Covid-19-related during the pandemic, compared to a control. Results suggest that there were an additional 968 weekly deaths that officially did not involve Covid-19, compared to what would have otherwise been expected. It is possible that some people are dying from Covid-19 without being diagnosed, and/or that there are excess deaths due to other causes as a result of the pandemic. Analysing the cause of death for any excess non-covid-19 deaths will shed light upon the reasons for the increase in such deaths and will help design appropriate policy responses to save lives.","container-title":"Social Science &amp; Medicine","DOI":"10.1016/j.socscimed.2020.113101","ISSN":"0277-9536","journalAbbreviation":"Social Science &amp; Medicine","language":"en","page":"113101","source":"ScienceDirect","title":"Excess mortality during the Covid-19 pandemic: Early evidence from England and Wales","title-short":"Excess mortality during the Covid-19 pandemic","volume":"258","author":[{"family":"Vandoros","given":"Sotiris"}],"issued":{"date-parts":[["2020",8,1]]}}}],"schema":"https://github.com/citation-style-language/schema/raw/master/csl-citation.json"} </w:instrText>
      </w:r>
      <w:r w:rsidR="00443A23" w:rsidRPr="00443A23">
        <w:fldChar w:fldCharType="separate"/>
      </w:r>
      <w:r w:rsidR="00443A23" w:rsidRPr="00443A23">
        <w:t>[4]</w:t>
      </w:r>
      <w:r w:rsidR="00443A23" w:rsidRPr="00443A23">
        <w:fldChar w:fldCharType="end"/>
      </w:r>
      <w:r w:rsidR="009C7BF7">
        <w:t xml:space="preserve"> </w:t>
      </w:r>
      <w:r w:rsidRPr="00443A23">
        <w:t>For example, both fear of COVID-19 and the overstr</w:t>
      </w:r>
      <w:r w:rsidRPr="00443A23">
        <w:t>etching of the healthcare system may have deterred care-seeking for both chronic and acute conditions, potentially increasing mortality from other, non-COVID, causes</w:t>
      </w:r>
      <w:r w:rsidR="009C7BF7">
        <w:t>.</w:t>
      </w:r>
      <w:r w:rsidR="00443A23" w:rsidRPr="00443A23">
        <w:fldChar w:fldCharType="begin"/>
      </w:r>
      <w:r w:rsidR="00443A23" w:rsidRPr="00443A23">
        <w:instrText xml:space="preserve"> ADDIN ZOTERO_ITEM CSL_CITATION {"citationID":"SLZQPkjG","properties":{"formattedCitation":"[5]","plainCitation":"[5]","noteIndex":0},"citationItems":[{"id":1086,"uris":["http://zotero.org/users/6485421/items/CK44DJSK"],"uri":["http://zotero.org/users/6485421/items/CK44DJSK"],"itemData":{"id":1086,"type":"article-journal","source":"Google Scholar","title":"Report 29: The impact of the COVID-19 epidemic on all-cause attendances to emergency departments in two large London hospitals: an observational study","title-short":"Report 29","author":[{"family":"Vollmer","given":"M."},{"family":"Radhakrishnan","given":"Sreejith"},{"family":"Kont","given":"M."},{"family":"Flaxman","given":"Seth"},{"family":"Bhatt","given":"Sam"},{"family":"Costelloe","given":"Ceire"},{"family":"Honeyford","given":"C."},{"family":"Aylin","given":"Paul"},{"family":"Cooke","given":"Graham"},{"family":"Redhead","given":"Julian"}]}}],"schema":"https://github.com/citation-style-language/schema/raw/master/csl-citation.json"} </w:instrText>
      </w:r>
      <w:r w:rsidR="00443A23" w:rsidRPr="00443A23">
        <w:fldChar w:fldCharType="separate"/>
      </w:r>
      <w:r w:rsidR="00443A23" w:rsidRPr="00443A23">
        <w:t>[5]</w:t>
      </w:r>
      <w:r w:rsidR="00443A23" w:rsidRPr="00443A23">
        <w:fldChar w:fldCharType="end"/>
      </w:r>
      <w:r w:rsidRPr="00443A23">
        <w:t xml:space="preserve"> Similarly, restrictions might have decreased deaths from external causes such as road traffic accidents, or increased deaths from causes such as suicid</w:t>
      </w:r>
      <w:r w:rsidRPr="00443A23">
        <w:t xml:space="preserve">e. </w:t>
      </w:r>
    </w:p>
    <w:p w14:paraId="21D7AB71" w14:textId="77777777" w:rsidR="005B5A8B" w:rsidRPr="00443A23" w:rsidRDefault="005B5A8B"/>
    <w:p w14:paraId="69D8C2CC" w14:textId="29378279" w:rsidR="005B5A8B" w:rsidRPr="00443A23" w:rsidRDefault="00833D6E">
      <w:r w:rsidRPr="00443A23">
        <w:t>To overcome these measurement challenges an alternative approach to estimate the mortality burden of COVID-19 is to quantify the number of deaths during the pandemic compared to a baseline level of what would have been expected if the pandemic had not</w:t>
      </w:r>
      <w:r w:rsidRPr="00443A23">
        <w:t xml:space="preserve"> occurred. This approach for estimating excess all-cause mortality has been widely used to quantify the mortality toll of previous epidemics such as influenza</w:t>
      </w:r>
      <w:r w:rsidR="00443A23" w:rsidRPr="00443A23">
        <w:fldChar w:fldCharType="begin"/>
      </w:r>
      <w:r w:rsidR="00443A23" w:rsidRPr="00443A23">
        <w:instrText xml:space="preserve"> ADDIN ZOTERO_ITEM CSL_CITATION {"citationID":"yfySs8qY","properties":{"formattedCitation":"[6]","plainCitation":"[6]","noteIndex":0},"citationItems":[{"id":990,"uris":["http://zotero.org/users/6485421/items/BCBWCYRI"],"uri":["http://zotero.org/users/6485421/items/BCBWCYRI"],"itemData":{"id":990,"type":"article-journal","abstract":"Abstract.  The multiple regression statistical method has already been used to estimate excess deaths attributable to influenza in England and Wales by winter p","container-title":"International Journal of Epidemiology","DOI":"10.1093/ije/12.3.344","ISSN":"0300-5771","issue":"3","journalAbbreviation":"Int J Epidemiol","language":"en","note":"publisher: Oxford Academic","page":"344-352","source":"academic.oup.com","title":"Excess Deaths Attributable to Influenza in England and Wales: Age at Death and Certified Cause","title-short":"Excess Deaths Attributable to Influenza in England and Wales","volume":"12","author":[{"family":"Tillett","given":"Hilary E."},{"family":"Smith","given":"J. W. G."},{"family":"Gooch","given":"C. D."}],"issued":{"date-parts":[["1983",9,1]]}}}],"schema":"https://github.com/citation-style-language/schema/raw/master/csl-citation.json"} </w:instrText>
      </w:r>
      <w:r w:rsidR="00443A23" w:rsidRPr="00443A23">
        <w:fldChar w:fldCharType="separate"/>
      </w:r>
      <w:r w:rsidR="00443A23" w:rsidRPr="00443A23">
        <w:t>[6]</w:t>
      </w:r>
      <w:r w:rsidR="00443A23" w:rsidRPr="00443A23">
        <w:fldChar w:fldCharType="end"/>
      </w:r>
      <w:r w:rsidRPr="00443A23">
        <w:t xml:space="preserve"> or HIV</w:t>
      </w:r>
      <w:r w:rsidR="009C7BF7">
        <w:t>,</w:t>
      </w:r>
      <w:r w:rsidR="00443A23" w:rsidRPr="00443A23">
        <w:fldChar w:fldCharType="begin"/>
      </w:r>
      <w:r w:rsidR="00443A23" w:rsidRPr="00443A23">
        <w:instrText xml:space="preserve"> ADDIN ZOTERO_ITEM CSL_CITATION {"citationID":"5GlRX8mV","properties":{"formattedCitation":"[7]","plainCitation":"[7]","noteIndex":0},"citationItems":[{"id":993,"uris":["http://zotero.org/users/6485421/items/ETBR7X7H"],"uri":["http://zotero.org/users/6485421/items/ETBR7X7H"],"itemData":{"id":993,"type":"article-journal","abstract":"OBJECTIVE--To estimate the cumulative incidence of AIDS by time since seroconversion in haemophiliacs positive for HIV and to examine the evidence for excess mortality associated with HIV in those who had not yet been diagnosed as having AIDS. DESIGN--Analysis of data from ongoing national surveys. SETTING--Haemophilia centres in the United Kingdom. PATIENTS--A total of 1201 men with haemophilia who had lived in the United Kingdom during 1980-7 and were positive for HIV. INTERVENTION--None. END POINTS--Diagnosis of AIDS; death in those not diagnosed as having AIDS. MEASUREMENTS AND MAIN RESULTS--Estimation of cumulative incidence of AIDS and number of excess deaths in seropositive patients not diagnosed with AIDS. Median follow up after seroconversion was 5 years 2 months. Eight five patients developed AIDS. Cumulative incidence of AIDS five years after seroconversion was 4% among patients aged less than 25 at first test positive for HIV, 6% among those aged 25-44, and 19% among those aged greater than or equal to 45. There was little evidence that type or severity of haemophilia or type of factor VIII or IX that had caused HIV infection affected the rate of progression to AIDS. Mortality was increased among those who had not been diagnosed as having AIDS, especially among those with \"AIDS related complex.\" Thirteen deaths were observed among 36 patients diagnosed as having AIDS related complex against 0.65 expected, and 34 deaths in 1080 other patients against 22.77 expected; both calculations were based on mortality rates observed in haemophiliacs in the United Kingdom in the late 1970s. CONCLUSIONS--Rate of progression to AIDS depended strongly on age. There is a substantial burden of fatal disease among patients positive for HIV who have not been formally diagnosed as having AIDS.","container-title":"British Medical Journal","DOI":"10.1136/bmj.298.6680.1064","ISSN":"0959-8138, 1468-5833","issue":"6680","journalAbbreviation":"BMJ","language":"en","note":"publisher: British Medical Journal Publishing Group\nsection: Research Article\nPMID: 2497891","page":"1064-1068","source":"www.bmj.com","title":"Incidence of AIDS and excess of mortality associated with HIV in haemophiliacs in the United Kingdom: report on behalf of the directors of haemophilia centres in the United Kingdom.","title-short":"Incidence of AIDS and excess of mortality associated with HIV in haemophiliacs in the United Kingdom","volume":"298","author":[{"family":"Darby","given":"S. C."},{"family":"Rizza","given":"C. R."},{"family":"Doll","given":"R."},{"family":"Spooner","given":"R. J."},{"family":"Stratton","given":"I. M."},{"family":"Thakrar","given":"B."}],"issued":{"date-parts":[["1989",4,22]]}}}],"schema":"https://github.com/citation-style-language/schema/raw/master/csl-citation.json"} </w:instrText>
      </w:r>
      <w:r w:rsidR="00443A23" w:rsidRPr="00443A23">
        <w:fldChar w:fldCharType="separate"/>
      </w:r>
      <w:r w:rsidR="00443A23" w:rsidRPr="00443A23">
        <w:t>[7]</w:t>
      </w:r>
      <w:r w:rsidR="00443A23" w:rsidRPr="00443A23">
        <w:fldChar w:fldCharType="end"/>
      </w:r>
      <w:r w:rsidRPr="00443A23">
        <w:t xml:space="preserve"> and has also begun to be applied for COVID-19</w:t>
      </w:r>
      <w:r w:rsidR="009C7BF7">
        <w:t>.</w:t>
      </w:r>
      <w:r w:rsidR="00443A23" w:rsidRPr="00443A23">
        <w:fldChar w:fldCharType="begin"/>
      </w:r>
      <w:r w:rsidR="00443A23" w:rsidRPr="00443A23">
        <w:instrText xml:space="preserve"> ADDIN ZOTERO_ITEM CSL_CITATION {"citationID":"TQY7Pt6R","properties":{"formattedCitation":"[1,8]","plainCitation":"[1,8]","noteIndex":0},"citationItems":[{"id":359,"uris":["http://zotero.org/users/6485421/items/I6ZVHQL6"],"uri":["http://zotero.org/users/6485421/items/I6ZVHQL6"],"itemData":{"id":359,"type":"article-journal","abstract":"&lt;h3&gt;Importance&lt;/h3&gt;&lt;p&gt;Efforts to track the severity and public health impact of coronavirus disease 2019 (COVID-19) in the United States have been hampered by state-level differences in diagnostic test availability, differing strategies for prioritization of individuals for testing, and delays between testing and reporting. Evaluating unexplained increases in deaths due to all causes or attributed to nonspecific outcomes, such as pneumonia and influenza, can provide a more complete picture of the burden of COVID-19.&lt;/p&gt;&lt;h3&gt;Objective&lt;/h3&gt;&lt;p&gt;To estimate the burden of all deaths related to COVID-19 in the United States from March to May 2020.&lt;/p&gt;&lt;h3&gt;Design, Setting, and Population&lt;/h3&gt;&lt;p&gt;This observational study evaluated the numbers of US deaths from any cause and deaths from pneumonia, influenza, and/or COVID-19 from March 1 through May 30, 2020, using public data of the entire US population from the National Center for Health Statistics (NCHS). These numbers were compared with those from the same period of previous years. All data analyzed were accessed on June 12, 2020.&lt;/p&gt;&lt;h3&gt;Main Outcomes and Measures&lt;/h3&gt;&lt;p&gt;Increases in weekly deaths due to any cause or deaths due to pneumonia/influenza/COVID-19 above a baseline, which was adjusted for time of year, influenza activity, and reporting delays. These estimates were compared with reported deaths attributed to COVID-19 and with testing data.&lt;/p&gt;&lt;h3&gt;Results&lt;/h3&gt;&lt;p&gt;There were approximately 781 000 total deaths in the United States from March 1 to May 30, 2020, representing 122 300 (95% prediction interval, 116 800-127 000) more deaths than would typically be expected at that time of year. There were 95 235 reported deaths officially attributed to COVID-19 from March 1 to May 30, 2020. The number of excess all-cause deaths was 28% higher than the official tally of COVID-19–reported deaths during that period. In several states, these deaths occurred before increases in the availability of COVID-19 diagnostic tests and were not counted in official COVID-19 death records. There was substantial variability between states in the difference between official COVID-19 deaths and the estimated burden of excess deaths.&lt;/p&gt;&lt;h3&gt;Conclusions and Relevance&lt;/h3&gt;&lt;p&gt;Excess deaths provide an estimate of the full COVID-19 burden and indicate that official tallies likely undercount deaths due to the virus. The mortality burden and the completeness of the tallies vary markedly between states.&lt;/p&gt;","container-title":"JAMA Internal Medicine","DOI":"10.1001/jamainternmed.2020.3391","journalAbbreviation":"JAMA Intern Med","language":"en","source":"jamanetwork.com","title":"Estimation of Excess Deaths Associated With the COVID-19 Pandemic in the United States, March to May 2020","URL":"https://jamanetwork.com/journals/jamainternalmedicine/fullarticle/2767980","author":[{"family":"Weinberger","given":"Daniel M."},{"family":"Chen","given":"Jenny"},{"family":"Cohen","given":"Ted"},{"family":"Crawford","given":"Forrest W."},{"family":"Mostashari","given":"Farzad"},{"family":"Olson","given":"Don"},{"family":"Pitzer","given":"Virginia E."},{"family":"Reich","given":"Nicholas G."},{"family":"Russi","given":"Marcus"},{"family":"Simonsen","given":"Lone"},{"family":"Watkins","given":"Anne"},{"family":"Viboud","given":"Cecile"}],"accessed":{"date-parts":[["2020",7,2]]},"issued":{"date-parts":[["2020",7,1]]}}},{"id":2083,"uris":["http://zotero.org/users/6485421/items/9ZP3BLBP"],"uri":["http://zotero.org/users/6485421/items/9ZP3BLBP"],"itemData":{"id":2083,"type":"article-journal","abstract":"Background Deaths during the COVID-19 pandemic result directly from infection and exacerbation of other diseases and indirectly from deferment of care for other conditions, and are socially and geographically patterned. We quantified excess mortality in regions of England and Wales during the pandemic, for all causes and for non-COVID-19-associated deaths.\nMethods Weekly mortality data for 1 January 2010 to 1 May 2020 for England and Wales were obtained from the Office of National Statistics. Mean-dispersion negative binomial regressions were used to model death counts based on pre-pandemic trends and exponentiated linear predictions were subtracted from: (i) all-cause deaths and (ii) all-cause deaths minus COVID-19 related deaths for the pandemic period (week starting 7 March, to week ending 8 May).\nFindings Between 7 March and 8 May 2020, there were 47 243 (95% CI: 46 671 to 47 815) excess deaths in England and Wales, of which 9948 (95% CI: 9376 to 10 520) were not associated with COVID-19. Overall excess mortality rates varied from 49 per 100 000 (95% CI: 49 to 50) in the South West to 102 per 100 000 (95% CI: 102 to 103) in London. Non-COVID-19 associated excess mortality rates ranged from −1 per 100 000 (95% CI: −1 to 0) in Wales (ie, mortality rates were no higher than expected) to 26 per 100 000 (95% CI: 25 to 26) in the West Midlands.\nInterpretation The COVID-19 pandemic has had markedly different impacts on the regions of England and Wales, both for deaths directly attributable to COVID-19 infection and for deaths resulting from the national public health response.","container-title":"J Epidemiol Community Health","DOI":"10.1136/jech-2020-214764","ISSN":"0143-005X, 1470-2738","journalAbbreviation":"J Epidemiol Community Health","language":"en","note":"publisher: BMJ Publishing Group Ltd\nsection: Original research\nPMID: 33060194","source":"jech.bmj.com","title":"Excess mortality in England and Wales during the first wave of the COVID-19 pandemic","URL":"https://jech.bmj.com/content/early/2020/10/15/jech-2020-214764","author":[{"family":"Kontopantelis","given":"Evangelos"},{"family":"Mamas","given":"Mamas A."},{"family":"Deanfield","given":"John"},{"family":"Asaria","given":"Miqdad"},{"family":"Doran","given":"Tim"}],"accessed":{"date-parts":[["2020",11,26]]},"issued":{"date-parts":[["2020",10,15]]}}}],"schema":"https://github.com/citation-style-language/schema/raw/master/csl-citation.json"} </w:instrText>
      </w:r>
      <w:r w:rsidR="00443A23" w:rsidRPr="00443A23">
        <w:fldChar w:fldCharType="separate"/>
      </w:r>
      <w:r w:rsidR="00443A23" w:rsidRPr="00443A23">
        <w:t>[1,8]</w:t>
      </w:r>
      <w:r w:rsidR="00443A23" w:rsidRPr="00443A23">
        <w:fldChar w:fldCharType="end"/>
      </w:r>
      <w:r w:rsidRPr="00443A23">
        <w:t xml:space="preserve"> Excess mortality may be quantified in different ways and the “excess numbers of deaths'' approach has been commonl</w:t>
      </w:r>
      <w:r w:rsidRPr="00443A23">
        <w:t>y used so far in England and Wales</w:t>
      </w:r>
      <w:r w:rsidR="009C7BF7">
        <w:t>.</w:t>
      </w:r>
      <w:r w:rsidR="00443A23" w:rsidRPr="00443A23">
        <w:fldChar w:fldCharType="begin"/>
      </w:r>
      <w:r w:rsidR="00443A23" w:rsidRPr="00443A23">
        <w:instrText xml:space="preserve"> ADDIN ZOTERO_ITEM CSL_CITATION {"citationID":"hndDcaMH","properties":{"formattedCitation":"[4,8,9]","plainCitation":"[4,8,9]","noteIndex":0},"citationItems":[{"id":987,"uris":["http://zotero.org/users/6485421/items/HSCIIGPP"],"uri":["http://zotero.org/users/6485421/items/HSCIIGPP"],"itemData":{"id":987,"type":"article-journal","abstract":"The Covid-19 pandemic has claimed many lives in the UK and globally. The objective of this paper is to study whether the number of deaths not registered as Covid-19-related has increased compared to what would have been expected in the absence of the pandemic. Reasons behind this might include Covid-19 underreporting, avoiding visits to hospitals or GPs, and the effects of the lockdown. I used weekly ONS data on the number of deaths in England and Wales that did not officially involve Covid-19 over the period 2015–2020. Simply observing trends is not sufficient as spikes in deaths may occasionally occur. I thus followed a difference-in-differences econometric approach to study whether there was a relative increase in deaths not registered as Covid-19-related during the pandemic, compared to a control. Results suggest that there were an additional 968 weekly deaths that officially did not involve Covid-19, compared to what would have otherwise been expected. It is possible that some people are dying from Covid-19 without being diagnosed, and/or that there are excess deaths due to other causes as a result of the pandemic. Analysing the cause of death for any excess non-covid-19 deaths will shed light upon the reasons for the increase in such deaths and will help design appropriate policy responses to save lives.","container-title":"Social Science &amp; Medicine","DOI":"10.1016/j.socscimed.2020.113101","ISSN":"0277-9536","journalAbbreviation":"Social Science &amp; Medicine","language":"en","page":"113101","source":"ScienceDirect","title":"Excess mortality during the Covid-19 pandemic: Early evidence from England and Wales","title-short":"Excess mortality during the Covid-19 pandemic","volume":"258","author":[{"family":"Vandoros","given":"Sotiris"}],"issued":{"date-parts":[["2020",8,1]]}}},{"id":2083,"uris":["http://zotero.org/users/6485421/items/9ZP3BLBP"],"uri":["http://zotero.org/users/6485421/items/9ZP3BLBP"],"itemData":{"id":2083,"type":"article-journal","abstract":"Background Deaths during the COVID-19 pandemic result directly from infection and exacerbation of other diseases and indirectly from deferment of care for other conditions, and are socially and geographically patterned. We quantified excess mortality in regions of England and Wales during the pandemic, for all causes and for non-COVID-19-associated deaths.\nMethods Weekly mortality data for 1 January 2010 to 1 May 2020 for England and Wales were obtained from the Office of National Statistics. Mean-dispersion negative binomial regressions were used to model death counts based on pre-pandemic trends and exponentiated linear predictions were subtracted from: (i) all-cause deaths and (ii) all-cause deaths minus COVID-19 related deaths for the pandemic period (week starting 7 March, to week ending 8 May).\nFindings Between 7 March and 8 May 2020, there were 47 243 (95% CI: 46 671 to 47 815) excess deaths in England and Wales, of which 9948 (95% CI: 9376 to 10 520) were not associated with COVID-19. Overall excess mortality rates varied from 49 per 100 000 (95% CI: 49 to 50) in the South West to 102 per 100 000 (95% CI: 102 to 103) in London. Non-COVID-19 associated excess mortality rates ranged from −1 per 100 000 (95% CI: −1 to 0) in Wales (ie, mortality rates were no higher than expected) to 26 per 100 000 (95% CI: 25 to 26) in the West Midlands.\nInterpretation The COVID-19 pandemic has had markedly different impacts on the regions of England and Wales, both for deaths directly attributable to COVID-19 infection and for deaths resulting from the national public health response.","container-title":"J Epidemiol Community Health","DOI":"10.1136/jech-2020-214764","ISSN":"0143-005X, 1470-2738","journalAbbreviation":"J Epidemiol Community Health","language":"en","note":"publisher: BMJ Publishing Group Ltd\nsection: Original research\nPMID: 33060194","source":"jech.bmj.com","title":"Excess mortality in England and Wales during the first wave of the COVID-19 pandemic","URL":"https://jech.bmj.com/content/early/2020/10/15/jech-2020-214764","author":[{"family":"Kontopantelis","given":"Evangelos"},{"family":"Mamas","given":"Mamas A."},{"family":"Deanfield","given":"John"},{"family":"Asaria","given":"Miqdad"},{"family":"Doran","given":"Tim"}],"accessed":{"date-parts":[["2020",11,26]]},"issued":{"date-parts":[["2020",10,15]]}}},{"id":1533,"uris":["http://zotero.org/users/6485421/items/WVJSI5UI"],"uri":["http://zotero.org/users/6485421/items/WVJSI5UI"],"itemData":{"id":1533,"type":"webpage","title":"Deaths registered weekly in England and Wales, provisional: week ending 14 August 2020 - Office for National Statistics","URL":"https://www.ons.gov.uk/peoplepopulationandcommunity/birthsdeathsandmarriages/deaths/bulletins/deathsregisteredweeklyinenglandandwalesprovisional/weekending14august2020","accessed":{"date-parts":[["2020",9,1]]}}}],"schema":"https://github.com/citation-style-language/schema/raw/master/csl-citation.json"} </w:instrText>
      </w:r>
      <w:r w:rsidR="00443A23" w:rsidRPr="00443A23">
        <w:fldChar w:fldCharType="separate"/>
      </w:r>
      <w:r w:rsidR="00443A23" w:rsidRPr="00443A23">
        <w:t>[4,8,9]</w:t>
      </w:r>
      <w:r w:rsidR="00443A23" w:rsidRPr="00443A23">
        <w:fldChar w:fldCharType="end"/>
      </w:r>
      <w:r w:rsidRPr="00443A23">
        <w:t xml:space="preserve"> While this metric provides an important measure of the burden of the pandemic on a society, simply counting total excess deaths does not provide an understanding of the substantial variation by age and sex over time in elevated mor</w:t>
      </w:r>
      <w:r w:rsidRPr="00443A23">
        <w:t>tality risks</w:t>
      </w:r>
      <w:r w:rsidR="009C7BF7">
        <w:t>.</w:t>
      </w:r>
      <w:r w:rsidR="00443A23" w:rsidRPr="00443A23">
        <w:fldChar w:fldCharType="begin"/>
      </w:r>
      <w:r w:rsidR="009C7BF7">
        <w:instrText xml:space="preserve"> ADDIN ZOTERO_ITEM CSL_CITATION {"citationID":"8p2MwNWw","properties":{"formattedCitation":"[10,11]","plainCitation":"[10,11]","noteIndex":0},"citationItems":[{"id":1111,"uris":["http://zotero.org/users/6485421/items/6SQ3WSUG"],"uri":["http://zotero.org/users/6485421/items/6SQ3WSUG"],"itemData":{"id":1111,"type":"article-journal","container-title":"Proceedings of the National Academy of Sciences","DOI":"doi/10.1073/pnas.2004911117","issue":"18","note":"publisher: National Acad Sciences","page":"9696–9698","source":"Google Scholar","title":"Demographic science aids in understanding the spread and fatality rates of COVID-19","volume":"117","author":[{"family":"Dowd","given":"Jennifer Beam"},{"family":"Andriano","given":"Liliana"},{"family":"Brazel","given":"David M."},{"family":"Rotondi","given":"Valentina"},{"family":"Block","given":"Per"},{"family":"Ding","given":"Xuejie"},{"family":"Liu","given":"Yan"},{"family":"Mills","given":"Melinda C."}],"issued":{"date-parts":[["2020"]]}}},{"id":971,"uris":["http://zotero.org/users/6485421/items/ALQMIHC7"],"uri":["http://zotero.org/users/6485421/items/ALQMIHC7"],"itemData":{"id":971,"type":"article-journal","abstract":"An insightful paper by Dowd et al. (1) highlights the importance of demography for analyzing coronavirus disease 2019 (COVID-19)–related mortality. The authors underscore the role of population age structure and intergenerational contacts for understanding differences in cross-country fatality and estimate the potential impact of the pandemic on different populations, acknowledging the need for additional information on the prevalence of comorbidities. We aim to interpret the proposed scenarios considering the widely different prevalence of chronic conditions by age in three of the countries discussed in the original paper. We argue that the burden of chronic diseases has the potential to offset the possible benefits of younger populations with different epidemiological characteristics.\n\nAge is fundamental to understanding differences in mortality risks. Indeed, age is a marker of the … \n\n[</w:instrText>
      </w:r>
      <w:r w:rsidR="009C7BF7">
        <w:rPr>
          <w:rFonts w:ascii="Cambria Math" w:hAnsi="Cambria Math" w:cs="Cambria Math"/>
        </w:rPr>
        <w:instrText>↵</w:instrText>
      </w:r>
      <w:r w:rsidR="009C7BF7">
        <w:instrText xml:space="preserve">][1]1To whom correspondence may be addressed. Email: nepomuceno{at}demogr.mpg.de or acosta{at}demogr.mpg.de.\n\n [1]: #xref-corresp-1-1","container-title":"Proceedings of the National Academy of Sciences","DOI":"10.1073/pnas.2008760117","ISSN":"0027-8424, 1091-6490","issue":"25","journalAbbreviation":"PNAS","language":"en","note":"publisher: National Academy of Sciences\nsection: Letter\nPMID: 32576710","page":"13881-13883","source":"www.pnas.org","title":"Besides population age structure, health and other demographic factors can contribute to understanding the COVID-19 burden","volume":"117","author":[{"family":"Nepomuceno","given":"Marília R."},{"family":"Acosta","given":"Enrique"},{"family":"Alburez-Gutierrez","given":"Diego"},{"family":"Aburto","given":"José Manuel"},{"family":"Gagnon","given":"Alain"},{"family":"Turra","given":"Cássio M."}],"issued":{"date-parts":[["2020",6,23]]}}}],"schema":"https://github.com/citation-style-language/schema/raw/master/csl-citation.json"} </w:instrText>
      </w:r>
      <w:r w:rsidR="00443A23" w:rsidRPr="00443A23">
        <w:fldChar w:fldCharType="separate"/>
      </w:r>
      <w:r w:rsidR="009C7BF7" w:rsidRPr="009C7BF7">
        <w:t>[10,11]</w:t>
      </w:r>
      <w:r w:rsidR="00443A23" w:rsidRPr="00443A23">
        <w:fldChar w:fldCharType="end"/>
      </w:r>
      <w:r w:rsidRPr="00443A23">
        <w:t xml:space="preserve"> nor does it allow for a comparison of current mortality conditions with past conditions due to changes in population age structure over the period. Furthermore, excess deaths do not provide an understanding of the cumulative</w:t>
      </w:r>
      <w:r w:rsidRPr="00443A23">
        <w:t xml:space="preserve"> impact of the pandemic on summary indicators of population health such as life expectancy. </w:t>
      </w:r>
    </w:p>
    <w:p w14:paraId="3BB60784" w14:textId="77777777" w:rsidR="005B5A8B" w:rsidRPr="00443A23" w:rsidRDefault="005B5A8B"/>
    <w:p w14:paraId="514B3303" w14:textId="66FA66E2" w:rsidR="005B5A8B" w:rsidRPr="00443A23" w:rsidRDefault="00833D6E">
      <w:r w:rsidRPr="00443A23">
        <w:t xml:space="preserve">Life expectancy at birth is a commonly used age-standardised summary indicator of population health that expresses the average number of years a </w:t>
      </w:r>
      <w:proofErr w:type="spellStart"/>
      <w:r w:rsidRPr="00443A23">
        <w:t>newborn</w:t>
      </w:r>
      <w:proofErr w:type="spellEnd"/>
      <w:r w:rsidRPr="00443A23">
        <w:t xml:space="preserve"> would be </w:t>
      </w:r>
      <w:r w:rsidRPr="00443A23">
        <w:t>expected to live given the death rates in a particular period</w:t>
      </w:r>
      <w:r w:rsidR="009C7BF7">
        <w:t>.</w:t>
      </w:r>
      <w:r w:rsidR="00443A23" w:rsidRPr="00443A23">
        <w:fldChar w:fldCharType="begin"/>
      </w:r>
      <w:r w:rsidR="00443A23" w:rsidRPr="00443A23">
        <w:instrText xml:space="preserve"> ADDIN ZOTERO_ITEM CSL_CITATION {"citationID":"DgOAOlQR","properties":{"formattedCitation":"[12]","plainCitation":"[12]","noteIndex":0},"citationItems":[{"id":"FWSqyHK9/EcEtp1Fu","uris":["http://zotero.org/users/local/GqzdlATl/items/48X3XFIU"],"uri":["http://zotero.org/users/local/GqzdlATl/items/48X3XFIU"],"itemData":{"id":999,"type":"book","note":"Citation Key: preston_demography_2002","source":"ResearchGate","title":"Demography, Measuring and Modeling Population Processes","volume":"57","author":[{"family":"Preston","given":"Samuel"},{"family":"Heuveline","given":"Patrick"},{"family":"Guillot","given":"Michel"}],"issued":{"date-parts":[["2002",5,1]]}}}],"schema":"https://github.com/citation-style-language/schema/raw/master/csl-citation.json"} </w:instrText>
      </w:r>
      <w:r w:rsidR="00443A23" w:rsidRPr="00443A23">
        <w:fldChar w:fldCharType="separate"/>
      </w:r>
      <w:r w:rsidR="00443A23" w:rsidRPr="00443A23">
        <w:t>[12]</w:t>
      </w:r>
      <w:r w:rsidR="00443A23" w:rsidRPr="00443A23">
        <w:fldChar w:fldCharType="end"/>
      </w:r>
      <w:r w:rsidRPr="00443A23">
        <w:t xml:space="preserve"> While no individual would actually be expected to experience these death rates throughout their life, life expectancy provides a snapshot of the mortality profile of a population in a given period. Additionally, life expectancy is a comparable indic</w:t>
      </w:r>
      <w:r w:rsidRPr="00443A23">
        <w:t>ator of population health that does not require the arbitrary choice of a standard population as done with reported standardised death rates. Furthermore, as life expectancy is sensitive to the ages at which deaths occur and because it is comparable across</w:t>
      </w:r>
      <w:r w:rsidRPr="00443A23">
        <w:t xml:space="preserve"> time, it can shed additional light on the cumulative burden of a crisis such as COVID-19 on population health and enable comparisons with previous population health conditions. Lifespan inequality is another complementary indicator of population health wi</w:t>
      </w:r>
      <w:r w:rsidRPr="00443A23">
        <w:t>th implications for public health planning, which has increasingly been reported in population health research</w:t>
      </w:r>
      <w:r w:rsidR="009C7BF7">
        <w:t>.</w:t>
      </w:r>
      <w:r w:rsidR="00443A23" w:rsidRPr="00443A23">
        <w:fldChar w:fldCharType="begin"/>
      </w:r>
      <w:r w:rsidR="00443A23" w:rsidRPr="00443A23">
        <w:instrText xml:space="preserve"> ADDIN ZOTERO_ITEM CSL_CITATION {"citationID":"Tb58Csah","properties":{"formattedCitation":"[13\\uc0\\u8211{}15]","plainCitation":"[13–15]","noteIndex":0},"citationItems":[{"id":349,"uris":["http://zotero.org/users/6485421/items/E5WK3RRH"],"uri":["http://zotero.org/users/6485421/items/E5WK3RRH"],"itemData":{"id":349,"type":"article-journal","abstract":"As people live longer, ages at death are becoming more similar. This dual advance over the last two centuries, a central aim of public health policies, is a major achievement of modern civilization. Some recent exceptions to the joint rise of life expectancy and life span equality, however, make it difficult to determine the underlying causes of this relationship. Here, we develop a unifying framework to study life expectancy and life span equality over time, relying on concepts about the pace and shape of aging. We study the dynamic relationship between life expectancy and life span equality with reliable data from the Human Mortality Database for 49 countries and regions with emphasis on the long time series from Sweden. Our results demonstrate that both changes in life expectancy and life span equality are weighted totals of rates of progress in reducing mortality. This finding holds for three different measures of the variability of life spans. The weights evolve over time and indicate the ages at which reductions in mortality increase life expectancy and life span equality: the more progress at the youngest ages, the tighter the relationship. The link between life expectancy and life span equality is especially strong when life expectancy is less than 70 y. In recent decades, life expectancy and life span equality have occasionally moved in opposite directions due to larger improvements in mortality at older ages or a slowdown in declines in midlife mortality. Saving lives at ages below life expectancy is the key to increasing both life expectancy and life span equality.","container-title":"Proceedings of the National Academy of Sciences","DOI":"10.1073/pnas.1915884117","ISSN":"0027-8424, 1091-6490","issue":"10","journalAbbreviation":"Proc Natl Acad Sci USA","language":"en","page":"5250-5259","source":"DOI.org (Crossref)","title":"Dynamics of life expectancy and life span equality","volume":"117","author":[{"family":"Aburto","given":"José Manuel"},{"family":"Villavicencio","given":"Francisco"},{"family":"Basellini","given":"Ugofilippo"},{"family":"Kjærgaard","given":"Søren"},{"family":"Vaupel","given":"James W."}],"issued":{"date-parts":[["2020",3,10]]}}},{"id":1001,"uris":["http://zotero.org/users/6485421/items/GP8JPMJ5"],"uri":["http://zotero.org/users/6485421/items/GP8JPMJ5"],"itemData":{"id":1001,"type":"article-journal","abstract":"Inequality in length of life is the most fundamental of all inequalities; every other type of inequality is conditional upon being alive. As has long been recognized in studies of economic inequality, we can compare populations based on per capita gross national income, but there is a pressing need to further examine how income varies within populations via Gini coefficients and percentile-based metrics. Mortality inequalities should be approached in the same way. Human population health is generally monitored by average mortality levels, typically in terms of life expectancies, which belie substantial variation in length of life. Variation in ages at death, captured by a metric of life-span variation, should be used to supplement measures of average longevity when comparing or monitoring societies and population subgroups (1). Although life-span variation has historically been strongly inversely correlated with life expectancy (2, 3), we are beginning to see this relationship reversed, resulting in positive correlation in some countries or subnational populations. Often these changes reflect midlife mortality crises with roots in stratified education and wealth. We discuss these measures and trends and how they can have profound implications for how individuals might plan and live their lives, and for how societies might organize and manage health care, insurance, pensions, and other social policies and programs.\nFocus on variation in age at death, not just average age\nFocus on variation in age at death, not just average age","container-title":"Science","DOI":"10.1126/science.aau5811","ISSN":"0036-8075, 1095-9203","issue":"6418","language":"en","note":"publisher: American Association for the Advancement of Science\nsection: Policy Forum\nPMID: 30498117","page":"1002-1004","source":"science.sciencemag.org","title":"The case for monitoring life-span inequality","volume":"362","author":[{"family":"Raalte","given":"Alyson A.","non-dropping-particle":"van"},{"family":"Sasson","given":"Isaac"},{"family":"Martikainen","given":"Pekka"}],"issued":{"date-parts":[["2018",11,30]]}}},{"id":108,"uris":["http://zotero.org/users/6485421/items/9QC4Z9CA"],"uri":["http://zotero.org/users/6485421/items/9QC4Z9CA"],"itemData":{"id":108,"type":"article-journal","container-title":"Population and Development Review","DOI":"10.1111/j.1728-4457.2005.00092.x","ISSN":"0098-7921, 1728-4457","issue":"4","journalAbbreviation":"Population &amp; Development Review","language":"en","note":"tex.ids: edwards_inequality_2005-1","page":"645-674","source":"DOI.org (Crossref)","title":"Inequality in Life Spans and a New Perspective on Mortality Convergence Across Industrialized Countries","volume":"31","author":[{"family":"Edwards","given":"Ryan D."},{"family":"Tuljapurkar","given":"Shripad"}],"issued":{"date-parts":[["2005",12]]}}}],"schema":"https://github.com/citation-style-language/schema/raw/master/csl-citation.json"} </w:instrText>
      </w:r>
      <w:r w:rsidR="00443A23" w:rsidRPr="00443A23">
        <w:fldChar w:fldCharType="separate"/>
      </w:r>
      <w:r w:rsidR="00443A23" w:rsidRPr="00443A23">
        <w:t>[13–15]</w:t>
      </w:r>
      <w:r w:rsidR="00443A23" w:rsidRPr="00443A23">
        <w:fldChar w:fldCharType="end"/>
      </w:r>
      <w:r w:rsidRPr="00443A23">
        <w:t xml:space="preserve"> While life e</w:t>
      </w:r>
      <w:r w:rsidRPr="00443A23">
        <w:t>xpectancy is a measure of average mortality, lifespan inequality focuses on a second dimension of mortality, the variation in length of life between individuals in a population. It is possible for two populations to have the same life expectancy (</w:t>
      </w:r>
      <w:proofErr w:type="gramStart"/>
      <w:r w:rsidRPr="00443A23">
        <w:t>i.e.</w:t>
      </w:r>
      <w:proofErr w:type="gramEnd"/>
      <w:r w:rsidRPr="00443A23">
        <w:t xml:space="preserve"> aver</w:t>
      </w:r>
      <w:r w:rsidRPr="00443A23">
        <w:t xml:space="preserve">age) with different levels of lifespan inequality because of the variation in the distribution of the ages of death. Thus, lifespan inequality provides a complementary perspective that reflects how unevenly population health improvements are shared within </w:t>
      </w:r>
      <w:r w:rsidRPr="00443A23">
        <w:t xml:space="preserve">a population, which has important implications for health and social care planning. Trends over the twentieth-century from high-income countries, including England and Wales, show that as life expectancy and the modal age at death have increased, lifespan </w:t>
      </w:r>
      <w:r w:rsidRPr="00443A23">
        <w:t xml:space="preserve">inequality has tended </w:t>
      </w:r>
      <w:r w:rsidRPr="00443A23">
        <w:lastRenderedPageBreak/>
        <w:t>to decrease</w:t>
      </w:r>
      <w:r w:rsidR="009C7BF7">
        <w:t>.</w:t>
      </w:r>
      <w:r w:rsidR="00443A23" w:rsidRPr="00443A23">
        <w:fldChar w:fldCharType="begin"/>
      </w:r>
      <w:r w:rsidR="00443A23" w:rsidRPr="00443A23">
        <w:instrText xml:space="preserve"> ADDIN ZOTERO_ITEM CSL_CITATION {"citationID":"6JGrwQ1q","properties":{"formattedCitation":"[16]","plainCitation":"[16]","noteIndex":0},"citationItems":[{"id":1185,"uris":["http://zotero.org/users/6485421/items/8FBZX4VL"],"uri":["http://zotero.org/users/6485421/items/8FBZX4VL"],"itemData":{"id":1185,"type":"article-journal","abstract":"The modal age at death is used to study the shifting mortality scenario experienced by low mortality countries. The relations of the life table functions at the modal age are analyzed using mortality models. In the models the modal age increases over time, but there is an asymptotic approximation towards a constant number of deaths and standard deviation from the mode. The findings are compared to changes observed in populations with historical mortality data. As shown here the shifting mortality scenario is a process that might be expected if the current mortality changes maintain their pace. By focusing on the modal age at death, a new perspective on the analysis of human longevity is revealed.","archive":"JSTOR","container-title":"Demographic Research","ISSN":"1435-9871","note":"publisher: Max-Planck-Gesellschaft zur Foerderung der Wissenschaften","page":"1179-1204","source":"JSTOR","title":"The modal age at death and the shifting mortality hypothesis","volume":"19","author":[{"family":"Canudas-Romo","given":"Vladimir"}],"issued":{"date-parts":[["2008"]]}}}],"schema":"https://github.com/citation-style-language/schema/raw/master/csl-citation.json"} </w:instrText>
      </w:r>
      <w:r w:rsidR="00443A23" w:rsidRPr="00443A23">
        <w:fldChar w:fldCharType="separate"/>
      </w:r>
      <w:r w:rsidR="00443A23" w:rsidRPr="00443A23">
        <w:t>[16]</w:t>
      </w:r>
      <w:r w:rsidR="00443A23" w:rsidRPr="00443A23">
        <w:fldChar w:fldCharType="end"/>
      </w:r>
      <w:r w:rsidRPr="00443A23">
        <w:t xml:space="preserve"> Nevertheless, the age dynamics driving improvement in each indicator are different. Reducing mortality at any age increases life expectancy. However for lifespan inequality to decrease when life expectancy is increasing, more lives need to be s</w:t>
      </w:r>
      <w:r w:rsidRPr="00443A23">
        <w:t>aved at younger than older ages, usually below life expectancy</w:t>
      </w:r>
      <w:r w:rsidR="009C7BF7">
        <w:t>.</w:t>
      </w:r>
      <w:r w:rsidR="00443A23" w:rsidRPr="00443A23">
        <w:fldChar w:fldCharType="begin"/>
      </w:r>
      <w:r w:rsidR="00443A23" w:rsidRPr="00443A23">
        <w:instrText xml:space="preserve"> ADDIN ZOTERO_ITEM CSL_CITATION {"citationID":"FevpwNsT","properties":{"formattedCitation":"[13]","plainCitation":"[13]","noteIndex":0},"citationItems":[{"id":349,"uris":["http://zotero.org/users/6485421/items/E5WK3RRH"],"uri":["http://zotero.org/users/6485421/items/E5WK3RRH"],"itemData":{"id":349,"type":"article-journal","abstract":"As people live longer, ages at death are becoming more similar. This dual advance over the last two centuries, a central aim of public health policies, is a major achievement of modern civilization. Some recent exceptions to the joint rise of life expectancy and life span equality, however, make it difficult to determine the underlying causes of this relationship. Here, we develop a unifying framework to study life expectancy and life span equality over time, relying on concepts about the pace and shape of aging. We study the dynamic relationship between life expectancy and life span equality with reliable data from the Human Mortality Database for 49 countries and regions with emphasis on the long time series from Sweden. Our results demonstrate that both changes in life expectancy and life span equality are weighted totals of rates of progress in reducing mortality. This finding holds for three different measures of the variability of life spans. The weights evolve over time and indicate the ages at which reductions in mortality increase life expectancy and life span equality: the more progress at the youngest ages, the tighter the relationship. The link between life expectancy and life span equality is especially strong when life expectancy is less than 70 y. In recent decades, life expectancy and life span equality have occasionally moved in opposite directions due to larger improvements in mortality at older ages or a slowdown in declines in midlife mortality. Saving lives at ages below life expectancy is the key to increasing both life expectancy and life span equality.","container-title":"Proceedings of the National Academy of Sciences","DOI":"10.1073/pnas.1915884117","ISSN":"0027-8424, 1091-6490","issue":"10","journalAbbreviation":"Proc Natl Acad Sci USA","language":"en","page":"5250-5259","source":"DOI.org (Crossref)","title":"Dynamics of life expectancy and life span equality","volume":"117","author":[{"family":"Aburto","given":"José Manuel"},{"family":"Villavicencio","given":"Francisco"},{"family":"Basellini","given":"Ugofilippo"},{"family":"Kjærgaard","given":"Søren"},{"family":"Vaupel","given":"James W."}],"issued":{"date-parts":[["2020",3,10]]}}}],"schema":"https://github.com/citation-style-language/schema/raw/master/csl-citation.json"} </w:instrText>
      </w:r>
      <w:r w:rsidR="00443A23" w:rsidRPr="00443A23">
        <w:fldChar w:fldCharType="separate"/>
      </w:r>
      <w:r w:rsidR="00443A23" w:rsidRPr="00443A23">
        <w:t>[13]</w:t>
      </w:r>
      <w:r w:rsidR="00443A23" w:rsidRPr="00443A23">
        <w:fldChar w:fldCharType="end"/>
      </w:r>
      <w:r w:rsidRPr="00443A23">
        <w:t xml:space="preserve"> This compresses the distribution of deaths, making ages at death more similar. </w:t>
      </w:r>
    </w:p>
    <w:p w14:paraId="4CF0CEAF" w14:textId="77777777" w:rsidR="005B5A8B" w:rsidRPr="00443A23" w:rsidRDefault="00833D6E">
      <w:r w:rsidRPr="00443A23">
        <w:rPr>
          <w:i/>
          <w:color w:val="4A86E8"/>
        </w:rPr>
        <w:t xml:space="preserve">. </w:t>
      </w:r>
    </w:p>
    <w:p w14:paraId="4D35EC2F" w14:textId="77777777" w:rsidR="005B5A8B" w:rsidRPr="00443A23" w:rsidRDefault="00833D6E">
      <w:pPr>
        <w:pBdr>
          <w:top w:val="nil"/>
          <w:left w:val="nil"/>
          <w:bottom w:val="nil"/>
          <w:right w:val="nil"/>
          <w:between w:val="nil"/>
        </w:pBdr>
      </w:pPr>
      <w:r w:rsidRPr="00443A23">
        <w:t>W</w:t>
      </w:r>
      <w:r w:rsidRPr="00443A23">
        <w:rPr>
          <w:color w:val="000000"/>
        </w:rPr>
        <w:t>e estimate all-cause excess deaths from week 10 (</w:t>
      </w:r>
      <w:r w:rsidRPr="00443A23">
        <w:t>March 2-8)</w:t>
      </w:r>
      <w:r w:rsidRPr="00443A23">
        <w:rPr>
          <w:color w:val="000000"/>
        </w:rPr>
        <w:t xml:space="preserve">, the week in which the first death attributable to </w:t>
      </w:r>
      <w:r w:rsidRPr="00443A23">
        <w:t>COVID</w:t>
      </w:r>
      <w:r w:rsidRPr="00443A23">
        <w:rPr>
          <w:color w:val="000000"/>
        </w:rPr>
        <w:t xml:space="preserve">-19 </w:t>
      </w:r>
      <w:r w:rsidRPr="00443A23">
        <w:t xml:space="preserve">was </w:t>
      </w:r>
      <w:r w:rsidRPr="00443A23">
        <w:rPr>
          <w:color w:val="000000"/>
        </w:rPr>
        <w:t>registered in England and Wales, to</w:t>
      </w:r>
      <w:r w:rsidRPr="00443A23">
        <w:t xml:space="preserve"> late</w:t>
      </w:r>
      <w:r w:rsidRPr="00443A23">
        <w:t>st available data from</w:t>
      </w:r>
      <w:r w:rsidRPr="00443A23">
        <w:rPr>
          <w:color w:val="000000"/>
        </w:rPr>
        <w:t xml:space="preserve"> week </w:t>
      </w:r>
      <w:r w:rsidRPr="00443A23">
        <w:t>47</w:t>
      </w:r>
      <w:r w:rsidRPr="00443A23">
        <w:rPr>
          <w:color w:val="000000"/>
        </w:rPr>
        <w:t xml:space="preserve"> of 2020 (</w:t>
      </w:r>
      <w:r w:rsidRPr="00443A23">
        <w:t>ending November 20)</w:t>
      </w:r>
      <w:r w:rsidRPr="00443A23">
        <w:rPr>
          <w:color w:val="000000"/>
        </w:rPr>
        <w:t xml:space="preserve">. </w:t>
      </w:r>
      <w:r w:rsidRPr="00443A23">
        <w:t>Our work builds on existing estimates and approaches in three ways. First, we provide estimates disaggregated by age and sex, to highlight variations in excess deaths during the pandemic in Engla</w:t>
      </w:r>
      <w:r w:rsidRPr="00443A23">
        <w:t>nd and Wales. Second, we develop refined model-based counterfactual estimates of excess deaths that better account for exposures and seasonal mortality patterns. We also systematically assess the sensitivity of excess deaths to different model-based estima</w:t>
      </w:r>
      <w:r w:rsidRPr="00443A23">
        <w:t>tes. Third, w</w:t>
      </w:r>
      <w:r w:rsidRPr="00443A23">
        <w:rPr>
          <w:color w:val="000000"/>
        </w:rPr>
        <w:t xml:space="preserve">e provide estimates of life expectancy and lifespan inequality during the first </w:t>
      </w:r>
      <w:r w:rsidRPr="00443A23">
        <w:t xml:space="preserve">47 </w:t>
      </w:r>
      <w:r w:rsidRPr="00443A23">
        <w:rPr>
          <w:color w:val="000000"/>
        </w:rPr>
        <w:t xml:space="preserve">weeks of 2020 and compare them with previous mortality trends. </w:t>
      </w:r>
      <w:r w:rsidRPr="00443A23">
        <w:t>By considering all three measures together: excess deaths, life expectancy and lifespan inequalit</w:t>
      </w:r>
      <w:r w:rsidRPr="00443A23">
        <w:t>y, this study presents a comprehensive assessment of the mortality impacts of the COVID-19 pandemic thus far.</w:t>
      </w:r>
    </w:p>
    <w:p w14:paraId="28B2B465" w14:textId="77777777" w:rsidR="005B5A8B" w:rsidRPr="00443A23" w:rsidRDefault="005B5A8B">
      <w:pPr>
        <w:pBdr>
          <w:top w:val="nil"/>
          <w:left w:val="nil"/>
          <w:bottom w:val="nil"/>
          <w:right w:val="nil"/>
          <w:between w:val="nil"/>
        </w:pBdr>
      </w:pPr>
    </w:p>
    <w:p w14:paraId="6ABF610D" w14:textId="77777777" w:rsidR="005B5A8B" w:rsidRPr="00443A23" w:rsidRDefault="00833D6E">
      <w:pPr>
        <w:pBdr>
          <w:top w:val="nil"/>
          <w:left w:val="nil"/>
          <w:bottom w:val="nil"/>
          <w:right w:val="nil"/>
          <w:between w:val="nil"/>
        </w:pBdr>
        <w:rPr>
          <w:b/>
          <w:color w:val="000000"/>
        </w:rPr>
      </w:pPr>
      <w:r w:rsidRPr="00443A23">
        <w:rPr>
          <w:b/>
          <w:color w:val="000000"/>
        </w:rPr>
        <w:t>Methods</w:t>
      </w:r>
    </w:p>
    <w:p w14:paraId="4AFB322C" w14:textId="77777777" w:rsidR="005B5A8B" w:rsidRPr="00443A23" w:rsidRDefault="005B5A8B">
      <w:pPr>
        <w:pBdr>
          <w:top w:val="nil"/>
          <w:left w:val="nil"/>
          <w:bottom w:val="nil"/>
          <w:right w:val="nil"/>
          <w:between w:val="nil"/>
        </w:pBdr>
        <w:rPr>
          <w:b/>
          <w:color w:val="000000"/>
        </w:rPr>
      </w:pPr>
    </w:p>
    <w:p w14:paraId="21C0A4E4" w14:textId="77777777" w:rsidR="005B5A8B" w:rsidRPr="00443A23" w:rsidRDefault="00833D6E">
      <w:pPr>
        <w:pBdr>
          <w:top w:val="nil"/>
          <w:left w:val="nil"/>
          <w:bottom w:val="nil"/>
          <w:right w:val="nil"/>
          <w:between w:val="nil"/>
        </w:pBdr>
        <w:rPr>
          <w:i/>
          <w:color w:val="000000"/>
        </w:rPr>
      </w:pPr>
      <w:r w:rsidRPr="00443A23">
        <w:rPr>
          <w:b/>
          <w:i/>
          <w:color w:val="000000"/>
        </w:rPr>
        <w:t>Data</w:t>
      </w:r>
    </w:p>
    <w:p w14:paraId="76828FAC" w14:textId="77777777" w:rsidR="005B5A8B" w:rsidRPr="00443A23" w:rsidRDefault="005B5A8B"/>
    <w:p w14:paraId="09CEB951" w14:textId="42D8A174" w:rsidR="005B5A8B" w:rsidRPr="00443A23" w:rsidRDefault="00833D6E">
      <w:r w:rsidRPr="00443A23">
        <w:t>We extracted all-cause death counts stratified by week of death registration and sex from 2010 to the week for which latest data were available (week 47 of 2020) from the ONS for England and Wales. While weekly mortality data are available by 5-year age gr</w:t>
      </w:r>
      <w:r w:rsidRPr="00443A23">
        <w:t xml:space="preserve">oups for 2020, this level of disaggregation is not available for previous years. Therefore, we used 6 age-groups (0-14, 15-44, 45-64, 65-74, 75-84 and 85-older years of age) for modelling weekly deaths to harmonise weekly death data across 2010 to </w:t>
      </w:r>
      <w:proofErr w:type="gramStart"/>
      <w:r w:rsidRPr="00443A23">
        <w:t>2020, an</w:t>
      </w:r>
      <w:r w:rsidRPr="00443A23">
        <w:t>d</w:t>
      </w:r>
      <w:proofErr w:type="gramEnd"/>
      <w:r w:rsidRPr="00443A23">
        <w:t xml:space="preserve"> used the 5-year age intervals for calculating life expectancy and lifespan inequality estimates for 2020.</w:t>
      </w:r>
      <w:r w:rsidRPr="00443A23">
        <w:rPr>
          <w:color w:val="FF0000"/>
        </w:rPr>
        <w:t xml:space="preserve"> </w:t>
      </w:r>
      <w:r w:rsidRPr="00443A23">
        <w:t>We also obtained population estimates from ONS from 2010 to 2019</w:t>
      </w:r>
      <w:r w:rsidR="009C7BF7">
        <w:t>,</w:t>
      </w:r>
      <w:r w:rsidR="00443A23" w:rsidRPr="00443A23">
        <w:fldChar w:fldCharType="begin"/>
      </w:r>
      <w:r w:rsidR="00443A23" w:rsidRPr="00443A23">
        <w:instrText xml:space="preserve"> ADDIN ZOTERO_ITEM CSL_CITATION {"citationID":"vSBEXlSm","properties":{"formattedCitation":"[17]","plainCitation":"[17]","noteIndex":0},"citationItems":[{"id":1058,"uris":["http://zotero.org/users/6485421/items/9X82XUH6"],"uri":["http://zotero.org/users/6485421/items/9X82XUH6"],"itemData":{"id":1058,"type":"webpage","title":"All data related to Population estimates for the UK, England and Wales, Scotland and Northern Ireland: mid-2019 - Office for National Statistics","URL":"https://www.ons.gov.uk/peoplepopulationandcommunity/populationandmigration/populationestimates/bulletins/annualmidyearpopulationestimates/mid2019estimates/relateddata","author":[{"family":"ONS","given":""}],"accessed":{"date-parts":[["2020",7,10]]}}}],"schema":"https://github.com/citation-style-language/schema/raw/master/csl-citation.json"} </w:instrText>
      </w:r>
      <w:r w:rsidR="00443A23" w:rsidRPr="00443A23">
        <w:fldChar w:fldCharType="separate"/>
      </w:r>
      <w:r w:rsidR="00443A23" w:rsidRPr="00443A23">
        <w:t>[17]</w:t>
      </w:r>
      <w:r w:rsidR="00443A23" w:rsidRPr="00443A23">
        <w:fldChar w:fldCharType="end"/>
      </w:r>
      <w:r w:rsidRPr="00443A23">
        <w:t xml:space="preserve"> and population projections for 2020</w:t>
      </w:r>
      <w:r w:rsidR="009C7BF7">
        <w:t>.</w:t>
      </w:r>
      <w:r w:rsidR="00443A23" w:rsidRPr="00443A23">
        <w:fldChar w:fldCharType="begin"/>
      </w:r>
      <w:r w:rsidR="00443A23" w:rsidRPr="00443A23">
        <w:instrText xml:space="preserve"> ADDIN ZOTERO_ITEM CSL_CITATION {"citationID":"JGhuZ0Vo","properties":{"formattedCitation":"[18]","plainCitation":"[18]","noteIndex":0},"citationItems":[{"id":1059,"uris":["http://zotero.org/users/6485421/items/CHJCQK9R"],"uri":["http://zotero.org/users/6485421/items/CHJCQK9R"],"itemData":{"id":1059,"type":"webpage","title":"National population projections - Office for National Statistics","URL":"https://www.ons.gov.uk/peoplepopulationandcommunity/populationandmigration/populationprojections/bulletins/nationalpopulationprojections/2018based","author":[{"family":"ONS","given":""}],"accessed":{"date-parts":[["2020",7,10]]}}}],"schema":"https://github.com/citation-style-language/schema/raw/master/csl-citation.json"} </w:instrText>
      </w:r>
      <w:r w:rsidR="00443A23" w:rsidRPr="00443A23">
        <w:fldChar w:fldCharType="separate"/>
      </w:r>
      <w:r w:rsidR="00443A23" w:rsidRPr="00443A23">
        <w:t>[18]</w:t>
      </w:r>
      <w:r w:rsidR="00443A23" w:rsidRPr="00443A23">
        <w:fldChar w:fldCharType="end"/>
      </w:r>
      <w:r w:rsidRPr="00443A23">
        <w:t xml:space="preserve"> As these projections represent the population at the mid-year point, we used standard interpolation techniques</w:t>
      </w:r>
      <w:r w:rsidR="00443A23" w:rsidRPr="00443A23">
        <w:fldChar w:fldCharType="begin"/>
      </w:r>
      <w:r w:rsidR="00443A23" w:rsidRPr="00443A23">
        <w:instrText xml:space="preserve"> ADDIN ZOTERO_ITEM CSL_CITATION {"citationID":"iqzUuZsK","properties":{"formattedCitation":"[19]","plainCitation":"[19]","noteIndex":0},"citationItems":[{"id":981,"uris":["http://zotero.org/users/6485421/items/NTKF6SUK"],"uri":["http://zotero.org/users/6485421/items/NTKF6SUK"],"itemData":{"id":981,"type":"article-journal","abstract":"The Hermite polynomials are simple, effective interpolants of discrete data. These interpolants can preserve local positivity, monotonicity, and convexity of the data if we restrict their derivatives to satisfy constraints at the data points. This paper describes the conditions that must be satisfied for cubic and quintic Hermite interpolants to preserve these properties when they exist in the discrete data. We construct algorithms to ensure that these constraints are satisfied and give numerical examples to illustrate the effectiveness of the algorithms on locally smooth and rough data.","language":"en","page":"24","source":"Zotero","title":"Nonnegativity-, Monotonicity-, or Convexity-Preserving Cubic and Quintic Hermite Interpolation","author":[{"family":"Dougherty","given":"L"},{"family":"Edelman","given":"Alan"},{"family":"Hyman","given":"James M"}]}}],"schema":"https://github.com/citation-style-language/schema/raw/master/csl-citation.json"} </w:instrText>
      </w:r>
      <w:r w:rsidR="00443A23" w:rsidRPr="00443A23">
        <w:fldChar w:fldCharType="separate"/>
      </w:r>
      <w:r w:rsidR="00443A23" w:rsidRPr="00443A23">
        <w:t>[19]</w:t>
      </w:r>
      <w:r w:rsidR="00443A23" w:rsidRPr="00443A23">
        <w:fldChar w:fldCharType="end"/>
      </w:r>
      <w:r w:rsidRPr="00443A23">
        <w:t xml:space="preserve"> to estimate weekly mean population by sex and age groups over the study period to use them as offset in the modelling strategy. Yearl</w:t>
      </w:r>
      <w:r w:rsidRPr="00443A23">
        <w:t>y death counts by 5-year age groups were used to calculate annual indicators</w:t>
      </w:r>
      <w:r w:rsidR="00443A23" w:rsidRPr="00443A23">
        <w:fldChar w:fldCharType="begin"/>
      </w:r>
      <w:r w:rsidR="00443A23" w:rsidRPr="00443A23">
        <w:instrText xml:space="preserve"> ADDIN ZOTERO_ITEM CSL_CITATION {"citationID":"TjQSppHR","properties":{"formattedCitation":"[20]","plainCitation":"[20]","noteIndex":0},"citationItems":[{"id":1060,"uris":["http://zotero.org/users/6485421/items/DB3VX578"],"uri":["http://zotero.org/users/6485421/items/DB3VX578"],"itemData":{"id":1060,"type":"webpage","title":"Deaths registered in England and Wales - Office for National Statistics","URL":"https://www.ons.gov.uk/peoplepopulationandcommunity/birthsdeathsandmarriages/deaths/datasets/deathsregisteredinenglandandwalesseriesdrreferencetables","author":[{"family":"ONS","given":""}],"accessed":{"date-parts":[["2020",7,10]]}}}],"schema":"https://github.com/citation-style-language/schema/raw/master/csl-citation.json"} </w:instrText>
      </w:r>
      <w:r w:rsidR="00443A23" w:rsidRPr="00443A23">
        <w:fldChar w:fldCharType="separate"/>
      </w:r>
      <w:r w:rsidR="00443A23" w:rsidRPr="00443A23">
        <w:t>[20]</w:t>
      </w:r>
      <w:r w:rsidR="00443A23" w:rsidRPr="00443A23">
        <w:fldChar w:fldCharType="end"/>
      </w:r>
      <w:r w:rsidRPr="00443A23">
        <w:t xml:space="preserve"> s</w:t>
      </w:r>
      <w:r w:rsidRPr="00443A23">
        <w:t xml:space="preserve">uch as life expectancy and lifespan inequality. All analyses use </w:t>
      </w:r>
      <w:proofErr w:type="gramStart"/>
      <w:r w:rsidRPr="00443A23">
        <w:t>publicly-available</w:t>
      </w:r>
      <w:proofErr w:type="gramEnd"/>
      <w:r w:rsidRPr="00443A23">
        <w:t xml:space="preserve"> aggregated data. The population coverage of vital registration in England and Wales is complete. Between March and May 2020, 81.1% of all deaths and 86.5% of deaths involvi</w:t>
      </w:r>
      <w:r w:rsidRPr="00443A23">
        <w:t>ng COVID-19 were registered within 1 week of occurrence</w:t>
      </w:r>
      <w:r w:rsidR="009C7BF7">
        <w:t>.</w:t>
      </w:r>
      <w:r w:rsidR="00443A23" w:rsidRPr="00443A23">
        <w:fldChar w:fldCharType="begin"/>
      </w:r>
      <w:r w:rsidR="00443A23" w:rsidRPr="00443A23">
        <w:instrText xml:space="preserve"> ADDIN ZOTERO_ITEM CSL_CITATION {"citationID":"qDtTm65z","properties":{"formattedCitation":"[21]","plainCitation":"[21]","noteIndex":0},"citationItems":[{"id":1094,"uris":["http://zotero.org/users/6485421/items/5SS24XHA"],"uri":["http://zotero.org/users/6485421/items/5SS24XHA"],"itemData":{"id":1094,"type":"webpage","title":"Deaths involving COVID-19, England and Wales - Office for National Statistics","URL":"https://www.ons.gov.uk/peoplepopulationandcommunity/birthsdeathsandmarriages/deaths/bulletins/deathsinvolvingcovid19englandandwales/deathsoccurringinmay2020#time-taken-for-the-deaths-in-march-april-and-may-to-be-registered","author":[{"family":"ONS","given":""}],"accessed":{"date-parts":[["2020",7,14]]}}}],"schema":"https://github.com/citation-style-language/schema/raw/master/csl-citation.json"} </w:instrText>
      </w:r>
      <w:r w:rsidR="00443A23" w:rsidRPr="00443A23">
        <w:fldChar w:fldCharType="separate"/>
      </w:r>
      <w:r w:rsidR="00443A23" w:rsidRPr="00443A23">
        <w:t>[21]</w:t>
      </w:r>
      <w:r w:rsidR="00443A23" w:rsidRPr="00443A23">
        <w:fldChar w:fldCharType="end"/>
      </w:r>
      <w:r w:rsidRPr="00443A23">
        <w:t xml:space="preserve"> Death registration in this period witnessed increased efficiency compared to trends noted in previous years due to changes implemented in the Coronavirus Act 2020</w:t>
      </w:r>
      <w:r w:rsidR="009C7BF7">
        <w:t>.</w:t>
      </w:r>
      <w:r w:rsidR="00443A23" w:rsidRPr="00443A23">
        <w:fldChar w:fldCharType="begin"/>
      </w:r>
      <w:r w:rsidR="00443A23" w:rsidRPr="00443A23">
        <w:instrText xml:space="preserve"> ADDIN ZOTERO_ITEM CSL_CITATION {"citationID":"bLcNiO3g","properties":{"formattedCitation":"[22,23]","plainCitation":"[22,23]","noteIndex":0},"citationItems":[{"id":1096,"uris":["http://zotero.org/users/6485421/items/VX9VNVXJ"],"uri":["http://zotero.org/users/6485421/items/VX9VNVXJ"],"itemData":{"id":1096,"type":"webpage","note":"tex.ids: ons_analysis_nodate-1","title":"Analysis of death registrations not involving coronavirus (COVID-19), England and Wales - Office for National Statistics","URL":"https://www.ons.gov.uk/peoplepopulationandcommunity/birthsdeathsandmarriages/deaths/articles/analysisofdeathregistrationsnotinvolvingcoronaviruscovid19englandandwales28december2019to1may2020/technicalannex","author":[{"family":"ONS","given":""}],"accessed":{"date-parts":[["2020",7,14]]}}},{"id":1061,"uris":["http://zotero.org/users/6485421/items/XX9Q9GFL"],"uri":["http://zotero.org/users/6485421/items/XX9Q9GFL"],"itemData":{"id":1061,"type":"webpage","title":"Impact of registration delays on mortality statistics in England and Wales - Office for National Statistics","URL":"https://www.ons.gov.uk/peoplepopulationandcommunity/birthsdeathsandmarriages/deaths/articles/impactofregistrationdelaysonmortalitystatisticsinenglandandwales/2018","author":[{"family":"ONS","given":""}],"accessed":{"date-parts":[["2020",7,10]]}}}],"schema":"https://github.com/citation-style-language/schema/raw/master/csl-citation.json"} </w:instrText>
      </w:r>
      <w:r w:rsidR="00443A23" w:rsidRPr="00443A23">
        <w:fldChar w:fldCharType="separate"/>
      </w:r>
      <w:r w:rsidR="00443A23" w:rsidRPr="00443A23">
        <w:t>[22,23]</w:t>
      </w:r>
      <w:r w:rsidR="00443A23" w:rsidRPr="00443A23">
        <w:fldChar w:fldCharType="end"/>
      </w:r>
      <w:r w:rsidRPr="00443A23">
        <w:t xml:space="preserve"> Based on trends from past years, 92% of deaths are registered within 1 month of occurrence. As the extent of bias caused by registration delays is not properly understood, we do not attempt t</w:t>
      </w:r>
      <w:r w:rsidRPr="00443A23">
        <w:t>o implement any correction factors to minimize risks of over-correction and inflating our findings.</w:t>
      </w:r>
    </w:p>
    <w:p w14:paraId="5AA80768" w14:textId="77777777" w:rsidR="005B5A8B" w:rsidRPr="00443A23" w:rsidRDefault="00833D6E">
      <w:r w:rsidRPr="00443A23">
        <w:t xml:space="preserve"> </w:t>
      </w:r>
    </w:p>
    <w:p w14:paraId="7B30F659" w14:textId="77777777" w:rsidR="005B5A8B" w:rsidRPr="00443A23" w:rsidRDefault="00833D6E">
      <w:pPr>
        <w:rPr>
          <w:b/>
          <w:i/>
        </w:rPr>
      </w:pPr>
      <w:r w:rsidRPr="00443A23">
        <w:rPr>
          <w:b/>
          <w:i/>
        </w:rPr>
        <w:t>Excess mortality</w:t>
      </w:r>
    </w:p>
    <w:p w14:paraId="20679ECF" w14:textId="77777777" w:rsidR="005B5A8B" w:rsidRPr="00443A23" w:rsidRDefault="005B5A8B">
      <w:pPr>
        <w:rPr>
          <w:b/>
          <w:i/>
        </w:rPr>
      </w:pPr>
    </w:p>
    <w:p w14:paraId="42442305" w14:textId="3C272B39" w:rsidR="005B5A8B" w:rsidRPr="00443A23" w:rsidRDefault="00833D6E">
      <w:r w:rsidRPr="00443A23">
        <w:t>We estimated the baseline number of deaths in the absence of COVID-19 by fitting four different models. First, we fitted Generalized Additive Models assuming Negative Binomial and Poisson distributions of deaths during the period of study</w:t>
      </w:r>
      <w:r w:rsidR="00AB149F">
        <w:t>.</w:t>
      </w:r>
      <w:r w:rsidR="00443A23" w:rsidRPr="00443A23">
        <w:fldChar w:fldCharType="begin"/>
      </w:r>
      <w:r w:rsidR="00443A23" w:rsidRPr="00443A23">
        <w:instrText xml:space="preserve"> ADDIN ZOTERO_ITEM CSL_CITATION {"citationID":"mLUxL7zo","properties":{"formattedCitation":"[24]","plainCitation":"[24]","noteIndex":0},"citationItems":[{"id":1013,"uris":["http://zotero.org/users/6485421/items/X68RCLLB"],"uri":["http://zotero.org/users/6485421/items/X68RCLLB"],"itemData":{"id":1013,"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 Simon N. Wood is a professor of Statistical Science at the University of Bristol, UK, and author of the R package mgcv.","ISBN":"978-1-4987-2834-8","language":"en","number-of-pages":"497","publisher":"CRC Press","source":"Google Books","title":"Generalized Additive Models: An Introduction with R, Second Edition","title-short":"Generalized Additive Models","author":[{"family":"Wood","given":"Simon N."}],"issued":{"date-parts":[["2017",5,18]]}}}],"schema":"https://github.com/citation-style-language/schema/raw/master/csl-citation.json"} </w:instrText>
      </w:r>
      <w:r w:rsidR="00443A23" w:rsidRPr="00443A23">
        <w:fldChar w:fldCharType="separate"/>
      </w:r>
      <w:r w:rsidR="00443A23" w:rsidRPr="00443A23">
        <w:t>[24]</w:t>
      </w:r>
      <w:r w:rsidR="00443A23" w:rsidRPr="00443A23">
        <w:fldChar w:fldCharType="end"/>
      </w:r>
      <w:r w:rsidRPr="00443A23">
        <w:t xml:space="preserve"> These models include a </w:t>
      </w:r>
      <w:r w:rsidRPr="00443A23">
        <w:lastRenderedPageBreak/>
        <w:t>log-linear mortality trend by sex and age, smoothed effects for age an</w:t>
      </w:r>
      <w:r w:rsidRPr="00443A23">
        <w:t>d seasonality, and an interaction between age and seasonality (see Supplement section 1). The smoothed effects are stratified by sex. Third, we fitted a Generalized Poisson Linear Model adjusted for year-to-year seasonality</w:t>
      </w:r>
      <w:r w:rsidR="00AB149F">
        <w:t>,</w:t>
      </w:r>
      <w:r w:rsidR="00443A23" w:rsidRPr="00443A23">
        <w:fldChar w:fldCharType="begin"/>
      </w:r>
      <w:r w:rsidR="00443A23" w:rsidRPr="00443A23">
        <w:instrText xml:space="preserve"> ADDIN ZOTERO_ITEM CSL_CITATION {"citationID":"ndJjk0RV","properties":{"formattedCitation":"[25]","plainCitation":"[25]","noteIndex":0},"citationItems":[{"id":1006,"uris":["http://zotero.org/users/6485421/items/ALZ68XJM"],"uri":["http://zotero.org/users/6485421/items/ALZ68XJM"],"itemData":{"id":1006,"type":"article-journal","abstract":"Background In temperate zones, all-cause mortality exhibits a marked seasonality, and influenza represents a major cause of winter excess mortality. We present a statistical model, FluMOMO, which estimate influenza-associated mortality from all-cause mortality data and apply it to Danish data from 2010/11 to 2016/17. Methods We applied a multivariable time series model with all-cause mortality as outcome, influenza activity and extreme temperatures as explanatory variables while adjusting for time trend and seasonality. Three indicators of weekly influenza activity (IA) were explored: percentage of consultations for influenza-like illness (ILI) at primary health care, national percentage of influenza-positive samples, and the product of ILI percentage and percentage of influenza-positive specimens in a given week, that is, the Goldstein index. Results Independent of the choice of parameter to represent influenza activity, the estimated influenza-associated mortality showed similar patterns with the Goldstein index being the most conservative. Over the 7 winter seasons, the median influenza-associated mortality per 100 000 population was 17.6 (range: 0.0-36.8), 14.1 (0.3-31.6) and 8.3 (0.0-25.0) for the 3 indicators, respectively, for all ages. Conclusion The FluMOMO model fitted the Danish data well and has the potential to estimate all-cause influenza-associated mortality in near real time and could be used as a standardised method in other countries. We recommend using the Goldstein index as the influenza activity indicator in the FluMOMO model. Further work is needed to improve the interpretation of the estimated effects.","container-title":"Influenza and Other Respiratory Viruses","DOI":"10.1111/irv.12564","ISSN":"1750-2659","issue":"5","language":"en","note":"_eprint: https://onlinelibrary.wiley.com/doi/pdf/10.1111/irv.12564","page":"591-604","source":"Wiley Online Library","title":"Influenza-associated mortality determined from all-cause mortality, Denmark 2010/11-2016/17: The FluMOMO model","title-short":"Influenza-associated mortality determined from all-cause mortality, Denmark 2010/11-2016/17","volume":"12","author":[{"family":"Nielsen","given":"Jens"},{"family":"Krause","given":"Tyra Grove"},{"family":"Mølbak","given":"Kåre"}],"issued":{"date-parts":[["2018"]]}}}],"schema":"https://github.com/citation-style-language/schema/raw/master/csl-citation.json"} </w:instrText>
      </w:r>
      <w:r w:rsidR="00443A23" w:rsidRPr="00443A23">
        <w:fldChar w:fldCharType="separate"/>
      </w:r>
      <w:r w:rsidR="00443A23" w:rsidRPr="00443A23">
        <w:t>[25]</w:t>
      </w:r>
      <w:r w:rsidR="00443A23" w:rsidRPr="00443A23">
        <w:fldChar w:fldCharType="end"/>
      </w:r>
      <w:r w:rsidRPr="00443A23">
        <w:t xml:space="preserve"> also known as exten</w:t>
      </w:r>
      <w:r w:rsidRPr="00443A23">
        <w:t>ded Serfling model</w:t>
      </w:r>
      <w:r w:rsidR="00443A23" w:rsidRPr="00443A23">
        <w:fldChar w:fldCharType="begin"/>
      </w:r>
      <w:r w:rsidR="00443A23" w:rsidRPr="00443A23">
        <w:instrText xml:space="preserve"> ADDIN ZOTERO_ITEM CSL_CITATION {"citationID":"w9YB1by1","properties":{"formattedCitation":"[26]","plainCitation":"[26]","noteIndex":0},"citationItems":[{"id":1010,"uris":["http://zotero.org/users/6485421/items/59ZVEI4N"],"uri":["http://zotero.org/users/6485421/items/59ZVEI4N"],"itemData":{"id":1010,"type":"article-journal","archive":"JSTOR","container-title":"Public Health Reports (1896-1970)","DOI":"10.2307/4591848","ISSN":"0094-6214","issue":"6","note":"publisher: Association of Schools of Public Health","page":"494-506","source":"JSTOR","title":"Methods for Current Statistical Analysis of Excess Pneumonia-Influenza Deaths","volume":"78","author":[{"family":"Serfling","given":"Robert E."}],"issued":{"date-parts":[["1963"]]}}}],"schema":"https://github.com/citation-style-language/schema/raw/master/csl-citation.json"} </w:instrText>
      </w:r>
      <w:r w:rsidR="00443A23" w:rsidRPr="00443A23">
        <w:fldChar w:fldCharType="separate"/>
      </w:r>
      <w:r w:rsidR="00443A23" w:rsidRPr="00443A23">
        <w:t>[26]</w:t>
      </w:r>
      <w:r w:rsidR="00443A23" w:rsidRPr="00443A23">
        <w:fldChar w:fldCharType="end"/>
      </w:r>
      <w:r w:rsidRPr="00443A23">
        <w:t xml:space="preserve"> (see Supplement Section 1). These previous models included indicator variables for systematic lags in death registration observed in weeks coinciding with holidays (weeks 1, 52 and 22 (Bank Holiday)). Finally, for our</w:t>
      </w:r>
      <w:r w:rsidRPr="00443A23">
        <w:t xml:space="preserve"> fourth model, we created a baseline by averaging the death rates observed in each week of the years 2015-2019 (see Supplement Figures 1 and 2).</w:t>
      </w:r>
    </w:p>
    <w:p w14:paraId="4B005D05" w14:textId="77777777" w:rsidR="005B5A8B" w:rsidRPr="00443A23" w:rsidRDefault="005B5A8B"/>
    <w:p w14:paraId="67FD595D" w14:textId="77777777" w:rsidR="005B5A8B" w:rsidRPr="00443A23" w:rsidRDefault="00833D6E">
      <w:r w:rsidRPr="00443A23">
        <w:t>We fitted the models to the weekly deaths counts from January 4, 2010 to the week starting on March 2, 2020. T</w:t>
      </w:r>
      <w:r w:rsidRPr="00443A23">
        <w:t>his baseline was then projected forward until November 20, 2020 (week 47). Excess mortality is then defined as the observed weekly death count minus the baseline, summed across the pandemic period from March 2 (week 10) to November 20 (week 47), 2020. From</w:t>
      </w:r>
      <w:r w:rsidRPr="00443A23">
        <w:t xml:space="preserve"> this baseline, 95% predictive intervals were constructed by sampling death counts from Negative Binomial and Poisson distributions depending on the model’s underlying distribution. </w:t>
      </w:r>
    </w:p>
    <w:p w14:paraId="7D5A28BC" w14:textId="77777777" w:rsidR="005B5A8B" w:rsidRPr="00443A23" w:rsidRDefault="005B5A8B"/>
    <w:p w14:paraId="06D9C057" w14:textId="77777777" w:rsidR="005B5A8B" w:rsidRPr="00443A23" w:rsidRDefault="00833D6E">
      <w:r w:rsidRPr="00443A23">
        <w:t>We report excess death estimates from the negative binomial model in the</w:t>
      </w:r>
      <w:r w:rsidRPr="00443A23">
        <w:t xml:space="preserve"> main text but estimates comparing the different approaches are provided in the supplementary materials. This choice is based on out-of-sample predictive performance on past non-COVID weekly death counts. </w:t>
      </w:r>
    </w:p>
    <w:p w14:paraId="6AB48FD0" w14:textId="77777777" w:rsidR="005B5A8B" w:rsidRPr="00443A23" w:rsidRDefault="005B5A8B"/>
    <w:p w14:paraId="2BFDFFF9" w14:textId="77777777" w:rsidR="005B5A8B" w:rsidRPr="00443A23" w:rsidRDefault="00833D6E">
      <w:pPr>
        <w:rPr>
          <w:b/>
          <w:i/>
        </w:rPr>
      </w:pPr>
      <w:r w:rsidRPr="00443A23">
        <w:rPr>
          <w:b/>
          <w:i/>
        </w:rPr>
        <w:t xml:space="preserve">Demographic Methods </w:t>
      </w:r>
    </w:p>
    <w:p w14:paraId="4A51AC07" w14:textId="77777777" w:rsidR="005B5A8B" w:rsidRPr="00443A23" w:rsidRDefault="005B5A8B">
      <w:pPr>
        <w:rPr>
          <w:b/>
          <w:i/>
        </w:rPr>
      </w:pPr>
    </w:p>
    <w:p w14:paraId="3A4167B4" w14:textId="29EC6797" w:rsidR="005B5A8B" w:rsidRPr="00443A23" w:rsidRDefault="00833D6E">
      <w:pPr>
        <w:rPr>
          <w:highlight w:val="yellow"/>
        </w:rPr>
      </w:pPr>
      <w:r w:rsidRPr="00443A23">
        <w:t>Life expectancy and lifespa</w:t>
      </w:r>
      <w:r w:rsidRPr="00443A23">
        <w:t>n inequality by sex were estimated using the yearly death counts and population estimates for the years preceding 2020 using standard demographic techniques</w:t>
      </w:r>
      <w:r w:rsidR="00AB149F">
        <w:t>,</w:t>
      </w:r>
      <w:r w:rsidR="00443A23" w:rsidRPr="00443A23">
        <w:fldChar w:fldCharType="begin"/>
      </w:r>
      <w:r w:rsidR="00443A23" w:rsidRPr="00443A23">
        <w:instrText xml:space="preserve"> ADDIN ZOTERO_ITEM CSL_CITATION {"citationID":"pDaBe6aa","properties":{"formattedCitation":"[12]","plainCitation":"[12]","noteIndex":0},"citationItems":[{"id":"FWSqyHK9/EcEtp1Fu","uris":["http://zotero.org/users/local/GqzdlATl/items/48X3XFIU"],"uri":["http://zotero.org/users/local/GqzdlATl/items/48X3XFIU"],"itemData":{"id":999,"type":"book","note":"Citation Key: preston_demography_2002","source":"ResearchGate","title":"Demography, Measuring and Modeling Population Processes","volume":"57","author":[{"family":"Preston","given":"Samuel"},{"family":"Heuveline","given":"Patrick"},{"family":"Guillot","given":"Michel"}],"issued":{"date-parts":[["2002",5,1]]}}}],"schema":"https://github.com/citation-style-language/schema/raw/master/csl-citation.json"} </w:instrText>
      </w:r>
      <w:r w:rsidR="00443A23" w:rsidRPr="00443A23">
        <w:fldChar w:fldCharType="separate"/>
      </w:r>
      <w:r w:rsidR="00443A23" w:rsidRPr="00443A23">
        <w:t>[12]</w:t>
      </w:r>
      <w:r w:rsidR="00443A23" w:rsidRPr="00443A23">
        <w:fldChar w:fldCharType="end"/>
      </w:r>
      <w:r w:rsidRPr="00443A23">
        <w:t xml:space="preserve"> from which 95% predictive intervals were generated</w:t>
      </w:r>
      <w:r w:rsidR="00AB149F">
        <w:t>.</w:t>
      </w:r>
      <w:r w:rsidR="00443A23" w:rsidRPr="00443A23">
        <w:fldChar w:fldCharType="begin"/>
      </w:r>
      <w:r w:rsidR="00443A23" w:rsidRPr="00443A23">
        <w:instrText xml:space="preserve"> ADDIN ZOTERO_ITEM CSL_CITATION {"citationID":"hxkvWWD2","properties":{"formattedCitation":"[27]","plainCitation":"[27]","noteIndex":0},"citationItems":[{"id":1101,"uris":["http://zotero.org/users/6485421/items/G5XIUS8Q"],"uri":["http://zotero.org/users/6485421/items/G5XIUS8Q"],"itemData":{"id":1101,"type":"report","abstract":"In this report, we use Monte Carlo simulations to estimate the confidence limits for survival and death probabilities, life expectancy, and healthy life expectancy, as well as any other quantity based on a conventional life table or on Sullivan’s healthy life table. Two Excel spreadsheets for use with this method are provided.","event-place":"Rostock","language":"en","note":"edition: 0\nDOI: 10.4054/MPIDR-TR-2010-005","number":"TR-2010-005","page":"TR-2010-005","publisher":"Max Planck Institute for Demographic Research","publisher-place":"Rostock","source":"DOI.org (Crossref)","title":"Spreadsheet for calculation of confidence limits for any life table or healthy-life table quantity","URL":"https://www.demogr.mpg.de/en/publications_databases_6118/publications_1904/mpidr_technical_reports/spreadsheet_for_calculation_of_confidence_limits_for_any_life_table_or_healthy_life_table_quantity_3853","author":[{"family":"Andreev","given":"Evgueni M."},{"family":"Shkolnikov","given":"Vladimir M."}],"accessed":{"date-parts":[["2020",7,14]]},"issued":{"date-parts":[["2010",6]]}}}],"schema":"https://github.com/citation-style-language/schema/raw/master/csl-citation.json"} </w:instrText>
      </w:r>
      <w:r w:rsidR="00443A23" w:rsidRPr="00443A23">
        <w:fldChar w:fldCharType="separate"/>
      </w:r>
      <w:r w:rsidR="00443A23" w:rsidRPr="00443A23">
        <w:t>[27]</w:t>
      </w:r>
      <w:r w:rsidR="00443A23" w:rsidRPr="00443A23">
        <w:fldChar w:fldCharType="end"/>
      </w:r>
      <w:r w:rsidRPr="00443A23">
        <w:t xml:space="preserve"> For t</w:t>
      </w:r>
      <w:r w:rsidRPr="00443A23">
        <w:t>he 47 weeks of 2020 for which data were available, death counts were aggregated over age groups and death rates were calculated using a proportionally adjusted mid-year population estimate.</w:t>
      </w:r>
    </w:p>
    <w:p w14:paraId="7A343217" w14:textId="77777777" w:rsidR="005B5A8B" w:rsidRPr="00443A23" w:rsidRDefault="005B5A8B"/>
    <w:p w14:paraId="3F72840E" w14:textId="77777777" w:rsidR="005B5A8B" w:rsidRPr="00443A23" w:rsidRDefault="00833D6E">
      <w:pPr>
        <w:rPr>
          <w:b/>
          <w:i/>
        </w:rPr>
      </w:pPr>
      <w:r w:rsidRPr="00443A23">
        <w:rPr>
          <w:b/>
          <w:i/>
        </w:rPr>
        <w:t>Code and Data availability</w:t>
      </w:r>
    </w:p>
    <w:p w14:paraId="2740F5EA" w14:textId="77777777" w:rsidR="005B5A8B" w:rsidRPr="00443A23" w:rsidRDefault="005B5A8B">
      <w:pPr>
        <w:rPr>
          <w:b/>
          <w:i/>
        </w:rPr>
      </w:pPr>
    </w:p>
    <w:p w14:paraId="0226C9E9" w14:textId="1F1B5616" w:rsidR="005B5A8B" w:rsidRPr="00443A23" w:rsidRDefault="00833D6E">
      <w:r w:rsidRPr="00443A23">
        <w:t>All analyses were carried out using R</w:t>
      </w:r>
      <w:r w:rsidRPr="00443A23">
        <w:t xml:space="preserve"> software</w:t>
      </w:r>
      <w:r w:rsidR="00AB149F">
        <w:t>.</w:t>
      </w:r>
      <w:r w:rsidR="00443A23" w:rsidRPr="00443A23">
        <w:fldChar w:fldCharType="begin"/>
      </w:r>
      <w:r w:rsidR="00443A23" w:rsidRPr="00443A23">
        <w:instrText xml:space="preserve"> ADDIN ZOTERO_ITEM CSL_CITATION {"citationID":"bJ2g3QjM","properties":{"formattedCitation":"[28]","plainCitation":"[28]","noteIndex":0},"citationItems":[{"id":1020,"uris":["http://zotero.org/users/6485421/items/V2E4ECGW"],"uri":["http://zotero.org/users/6485421/items/V2E4ECGW"],"itemData":{"id":1020,"type":"book","publisher":"Vienna, Austria","source":"Google Scholar","title":"R: A language and environment for statistical computing","title-short":"R","author":[{"family":"Team","given":"R. Core"}],"issued":{"date-parts":[["2013"]]}}}],"schema":"https://github.com/citation-style-language/schema/raw/master/csl-citation.json"} </w:instrText>
      </w:r>
      <w:r w:rsidR="00443A23" w:rsidRPr="00443A23">
        <w:fldChar w:fldCharType="separate"/>
      </w:r>
      <w:r w:rsidR="00443A23" w:rsidRPr="00443A23">
        <w:t>[28]</w:t>
      </w:r>
      <w:r w:rsidR="00443A23" w:rsidRPr="00443A23">
        <w:fldChar w:fldCharType="end"/>
      </w:r>
      <w:r w:rsidRPr="00443A23">
        <w:t xml:space="preserve"> All analysis scripts and data are available in a public repository and will be updated as more data become available</w:t>
      </w:r>
      <w:r w:rsidR="00AB149F">
        <w:t>.</w:t>
      </w:r>
      <w:r w:rsidR="00443A23" w:rsidRPr="00443A23">
        <w:fldChar w:fldCharType="begin"/>
      </w:r>
      <w:r w:rsidR="00443A23" w:rsidRPr="00443A23">
        <w:instrText xml:space="preserve"> ADDIN ZOTERO_ITEM CSL_CITATION {"citationID":"enxreONw","properties":{"formattedCitation":"[29]","plainCitation":"[29]","noteIndex":0},"citationItems":[{"id":1062,"uris":["http://zotero.org/users/6485421/items/EBTKRDFE"],"uri":["http://zotero.org/users/6485421/items/EBTKRDFE"],"itemData":{"id":1062,"type":"book","abstract":"Analysis of excess deaths during Covid-19 pandemic","genre":"R","note":"original-date: 2020-05-25T15:45:34Z","publisher":"Leverhulme Centre for Demographic Science","source":"GitHub","title":"OxfordDemSci/Excess-Deaths","URL":"https://github.com/OxfordDemSci/Excess-Deaths","author":[{"family":"Aburto","given":"José Manuel"},{"family":"Schoeley","given":"Jonas"}],"accessed":{"date-parts":[["2020",7,10]]},"issued":{"date-parts":[["2020",7,10]]}}}],"schema":"https://github.com/citation-style-language/schema/raw/master/csl-citation.json"} </w:instrText>
      </w:r>
      <w:r w:rsidR="00443A23" w:rsidRPr="00443A23">
        <w:fldChar w:fldCharType="separate"/>
      </w:r>
      <w:r w:rsidR="00443A23" w:rsidRPr="00443A23">
        <w:t>[29]</w:t>
      </w:r>
      <w:r w:rsidR="00443A23" w:rsidRPr="00443A23">
        <w:fldChar w:fldCharType="end"/>
      </w:r>
      <w:r w:rsidRPr="00443A23">
        <w:t xml:space="preserve"> </w:t>
      </w:r>
    </w:p>
    <w:p w14:paraId="251C9017" w14:textId="77777777" w:rsidR="005B5A8B" w:rsidRPr="00443A23" w:rsidRDefault="005B5A8B">
      <w:pPr>
        <w:rPr>
          <w:b/>
        </w:rPr>
      </w:pPr>
    </w:p>
    <w:p w14:paraId="53D08EC9" w14:textId="77777777" w:rsidR="005B5A8B" w:rsidRPr="00443A23" w:rsidRDefault="00833D6E">
      <w:pPr>
        <w:rPr>
          <w:b/>
        </w:rPr>
      </w:pPr>
      <w:r w:rsidRPr="00443A23">
        <w:rPr>
          <w:b/>
        </w:rPr>
        <w:t>Resul</w:t>
      </w:r>
      <w:r w:rsidRPr="00443A23">
        <w:rPr>
          <w:b/>
        </w:rPr>
        <w:t>ts</w:t>
      </w:r>
    </w:p>
    <w:p w14:paraId="030289FE" w14:textId="77777777" w:rsidR="005B5A8B" w:rsidRPr="00443A23" w:rsidRDefault="005B5A8B">
      <w:pPr>
        <w:rPr>
          <w:b/>
        </w:rPr>
      </w:pPr>
    </w:p>
    <w:p w14:paraId="13748801" w14:textId="77777777" w:rsidR="005B5A8B" w:rsidRPr="00443A23" w:rsidRDefault="00833D6E">
      <w:pPr>
        <w:rPr>
          <w:highlight w:val="yellow"/>
        </w:rPr>
      </w:pPr>
      <w:r w:rsidRPr="00443A23">
        <w:rPr>
          <w:b/>
          <w:i/>
        </w:rPr>
        <w:t>Estimates of excess deaths</w:t>
      </w:r>
    </w:p>
    <w:p w14:paraId="789240B7" w14:textId="77777777" w:rsidR="005B5A8B" w:rsidRPr="00443A23" w:rsidRDefault="005B5A8B"/>
    <w:p w14:paraId="1DC99FB9" w14:textId="77777777" w:rsidR="005B5A8B" w:rsidRPr="00443A23" w:rsidRDefault="00833D6E">
      <w:r w:rsidRPr="00443A23">
        <w:t>The first death attributable to COVID-19 in England and Wales was registered in the week starting on March 2, 2020 (week 10). From that week until the end of week 47 on November 20, 2020, there were 436,102 registered deaths</w:t>
      </w:r>
      <w:r w:rsidRPr="00443A23">
        <w:t>, from which an estimated 57,419 (54,197, 60,752) are excess mortality above the expected baseline (see Figure 1). This estimate represents a 15.1% (14.2, 16.2) increase in deaths compared to the expected level.</w:t>
      </w:r>
    </w:p>
    <w:p w14:paraId="5B013DC5" w14:textId="77777777" w:rsidR="005B5A8B" w:rsidRPr="00443A23" w:rsidRDefault="005B5A8B"/>
    <w:p w14:paraId="59AB85EE" w14:textId="77777777" w:rsidR="005B5A8B" w:rsidRPr="00443A23" w:rsidRDefault="00833D6E">
      <w:r w:rsidRPr="00443A23">
        <w:t>Death rates during the pandemic were consis</w:t>
      </w:r>
      <w:r w:rsidRPr="00443A23">
        <w:t xml:space="preserve">tently higher among males in all groups compared to females (see Supplement Figure 3). Male excess deaths accounted for 55.3% (31,791 deaths) of total excess deaths, compared to 44.6% (25,629 deaths) among females over the same period, </w:t>
      </w:r>
      <w:proofErr w:type="gramStart"/>
      <w:r w:rsidRPr="00443A23">
        <w:t>despite the fact tha</w:t>
      </w:r>
      <w:r w:rsidRPr="00443A23">
        <w:t>t</w:t>
      </w:r>
      <w:proofErr w:type="gramEnd"/>
      <w:r w:rsidRPr="00443A23">
        <w:t xml:space="preserve"> females make up a larger fraction of the oldest old Between March 2 and November 20, male deaths exceeded the expectation by 16.8% (15.4, </w:t>
      </w:r>
      <w:r w:rsidRPr="00443A23">
        <w:lastRenderedPageBreak/>
        <w:t xml:space="preserve">18.0) and female death counts by 13.6% (12.2, 14.9). Cumulative excess deaths at the end of the first wave (week 26 </w:t>
      </w:r>
      <w:r w:rsidRPr="00443A23">
        <w:t xml:space="preserve">ending in June 29) were 53,937 (95% Prediction Interval: 53,092, 54,746) followed by no excess mortality over the summer months, before an uptick that started in October 2020 when a second wave </w:t>
      </w:r>
      <w:proofErr w:type="gramStart"/>
      <w:r w:rsidRPr="00443A23">
        <w:t>emerged</w:t>
      </w:r>
      <w:proofErr w:type="gramEnd"/>
      <w:r w:rsidRPr="00443A23">
        <w:t xml:space="preserve"> and excess deaths began to rise again.</w:t>
      </w:r>
    </w:p>
    <w:p w14:paraId="243DF3B9" w14:textId="77777777" w:rsidR="005B5A8B" w:rsidRPr="00443A23" w:rsidRDefault="005B5A8B"/>
    <w:p w14:paraId="77BBC823" w14:textId="436B4D24" w:rsidR="005B5A8B" w:rsidRPr="00443A23" w:rsidRDefault="00833D6E">
      <w:pPr>
        <w:rPr>
          <w:i/>
        </w:rPr>
      </w:pPr>
      <w:r w:rsidRPr="00443A23">
        <w:rPr>
          <w:i/>
        </w:rPr>
        <w:t>Figure 1. Cumu</w:t>
      </w:r>
      <w:r w:rsidRPr="00443A23">
        <w:rPr>
          <w:i/>
        </w:rPr>
        <w:t xml:space="preserve">lative excess deaths in England and Wales through the COVID-19 pandemic weeks 10-47 by sex. Shaded areas represent 95% prediction intervals. Excess deaths are defined as the total observed deaths subtracting the estimated baseline death count. </w:t>
      </w:r>
    </w:p>
    <w:p w14:paraId="79F9CEF0" w14:textId="77777777" w:rsidR="005B5A8B" w:rsidRPr="00443A23" w:rsidRDefault="005B5A8B"/>
    <w:p w14:paraId="7F84C080" w14:textId="76C25E49" w:rsidR="005B5A8B" w:rsidRDefault="00833D6E">
      <w:r w:rsidRPr="00443A23">
        <w:t>Disaggreg</w:t>
      </w:r>
      <w:r w:rsidRPr="00443A23">
        <w:t xml:space="preserve">ating by age, we estimate no excess deaths among those younger than 15 years. The </w:t>
      </w:r>
      <w:proofErr w:type="gramStart"/>
      <w:r w:rsidRPr="00443A23">
        <w:t>15 to 44 year old</w:t>
      </w:r>
      <w:proofErr w:type="gramEnd"/>
      <w:r w:rsidRPr="00443A23">
        <w:t xml:space="preserve"> age group accounted for 652 (395, 903) excess deaths (6.2% (3.6, 8.7) above the expected level). For older age groups excess deaths rose sharply (see Figure</w:t>
      </w:r>
      <w:r w:rsidRPr="00443A23">
        <w:t xml:space="preserve"> 2). The toll of the pandemic resulted in 7,859 (7,065, 8,645) and 9,835 (8814, 10,833) excess deaths among people between 45-64 and 64-74 years of age, respectively. These numbers are 17.6% (15.6, 19.7) and 16.0% (14.1, 17.9) above the baseline. The large</w:t>
      </w:r>
      <w:r w:rsidRPr="00443A23">
        <w:t>st numbers of lives lost were estimated among the groups 75-85 and 85 and older, with 17.2% (15.3, 19.2) and 13.7% (11.9, 15.4) more deaths than expected. Among the former, 18,591 (16,845, 20,435), excess deaths were estimated, while among the oldest age g</w:t>
      </w:r>
      <w:r w:rsidRPr="00443A23">
        <w:t>roup there were 20,641 (18,271, 22,916) deaths above the baseline. Note the larger number of female excess deaths in the 85+ group is due to there being 1.6 times more females in this age group compared to males. After a peak in excess deaths by June 2020,</w:t>
      </w:r>
      <w:r w:rsidRPr="00443A23">
        <w:t xml:space="preserve"> the 85+ age group saw somewhat lower than baseline mortality over the summer months, before an increasing trend in excess deaths emerged again in the second wave from October 2020. In contrast, for all other age groups, mortality remained at baseline over</w:t>
      </w:r>
      <w:r w:rsidRPr="00443A23">
        <w:t xml:space="preserve"> the summer </w:t>
      </w:r>
      <w:proofErr w:type="gramStart"/>
      <w:r w:rsidRPr="00443A23">
        <w:t>months..</w:t>
      </w:r>
      <w:proofErr w:type="gramEnd"/>
    </w:p>
    <w:p w14:paraId="19A7FDA0" w14:textId="77777777" w:rsidR="00AB149F" w:rsidRPr="00443A23" w:rsidRDefault="00AB149F"/>
    <w:p w14:paraId="22D9DD52" w14:textId="067B317A" w:rsidR="005B5A8B" w:rsidRPr="00443A23" w:rsidRDefault="00833D6E">
      <w:r w:rsidRPr="00443A23">
        <w:rPr>
          <w:i/>
        </w:rPr>
        <w:t>Figure 2. Cumulative excess deaths in England and Wales through the COVID-19 pandemic weeks 10-47 by sex and age groups. Shaded areas represent 95% prediction intervals. Excess deaths are defined as the total observed deaths subtractin</w:t>
      </w:r>
      <w:r w:rsidRPr="00443A23">
        <w:rPr>
          <w:i/>
        </w:rPr>
        <w:t xml:space="preserve">g the estimated baseline mortality. </w:t>
      </w:r>
    </w:p>
    <w:p w14:paraId="1B0C5F25" w14:textId="77777777" w:rsidR="005B5A8B" w:rsidRPr="00443A23" w:rsidRDefault="005B5A8B"/>
    <w:p w14:paraId="44AAC570" w14:textId="77777777" w:rsidR="005B5A8B" w:rsidRPr="00443A23" w:rsidRDefault="00833D6E">
      <w:pPr>
        <w:rPr>
          <w:b/>
          <w:i/>
        </w:rPr>
      </w:pPr>
      <w:r w:rsidRPr="00443A23">
        <w:rPr>
          <w:b/>
          <w:i/>
        </w:rPr>
        <w:t>Estimates of life expectancy and lifespan inequality</w:t>
      </w:r>
    </w:p>
    <w:p w14:paraId="66653FF6" w14:textId="77777777" w:rsidR="005B5A8B" w:rsidRPr="00443A23" w:rsidRDefault="005B5A8B">
      <w:pPr>
        <w:rPr>
          <w:b/>
          <w:i/>
        </w:rPr>
      </w:pPr>
    </w:p>
    <w:p w14:paraId="5553BE3F" w14:textId="77777777" w:rsidR="005B5A8B" w:rsidRPr="00443A23" w:rsidRDefault="00833D6E">
      <w:r w:rsidRPr="00443A23">
        <w:t>Female life expectancy at birth increased from 81.4 (81.3, 81.4) years in 2005 to 83.5 (83.5, 83.6)</w:t>
      </w:r>
      <w:r w:rsidRPr="00443A23">
        <w:t xml:space="preserve"> years in 2019 in England and Wales. Similarly, male life expectancy increased from 77.1 (77.1, 77.2) to 79.9 (79.8, 79.9) years in the same period. Using data from the first 47 weeks of 2020 yields an estimated life expectancy at birth of 82.6 (82.5, 82.6</w:t>
      </w:r>
      <w:r w:rsidRPr="00443A23">
        <w:t>) and 78.7 (78.6, 78.7) for females and males, respectively, a reduction of 0.9 years for females and 1.2 years for males.</w:t>
      </w:r>
    </w:p>
    <w:p w14:paraId="08B656B9" w14:textId="3F25CF2A" w:rsidR="005B5A8B" w:rsidRPr="00443A23" w:rsidRDefault="005B5A8B">
      <w:pPr>
        <w:rPr>
          <w:i/>
        </w:rPr>
      </w:pPr>
    </w:p>
    <w:p w14:paraId="5629B6E5" w14:textId="77777777" w:rsidR="005B5A8B" w:rsidRPr="00443A23" w:rsidRDefault="00833D6E">
      <w:pPr>
        <w:rPr>
          <w:i/>
        </w:rPr>
      </w:pPr>
      <w:r w:rsidRPr="00443A23">
        <w:rPr>
          <w:i/>
        </w:rPr>
        <w:t>Figure 3. Life expectancy and lifespan inequality (standard deviation of ages at death) estimates for the periods 2001-2019, and fo</w:t>
      </w:r>
      <w:r w:rsidRPr="00443A23">
        <w:rPr>
          <w:i/>
        </w:rPr>
        <w:t xml:space="preserve">r 2020 considering the first 47 weeks of the year by sex. Shaded areas represent 95% prediction intervals. </w:t>
      </w:r>
    </w:p>
    <w:p w14:paraId="195A582B" w14:textId="77777777" w:rsidR="005B5A8B" w:rsidRPr="00443A23" w:rsidRDefault="005B5A8B"/>
    <w:p w14:paraId="39F52F74" w14:textId="77777777" w:rsidR="005B5A8B" w:rsidRPr="00443A23" w:rsidRDefault="00833D6E">
      <w:r w:rsidRPr="00443A23">
        <w:t xml:space="preserve">From 2005 to 2019, lifespan inequality declined slowly from 13.8 (13.7, 13.9) to 13.5 (13.4, 13.6) years for females and from 15.0 (15.0, 15.1) to </w:t>
      </w:r>
      <w:r w:rsidRPr="00443A23">
        <w:t>14.7 (14.6, 14.7) years for males. Over the first 47 weeks of 2020, we estimate that lifespan inequality fell sharply to 13.1 (13.0, 13.1) and 14.2 (14.2, 14.3) years for females and males, respectively, corresponding to a reduction of nearly five months f</w:t>
      </w:r>
      <w:r w:rsidRPr="00443A23">
        <w:t xml:space="preserve">or both sexes. </w:t>
      </w:r>
    </w:p>
    <w:p w14:paraId="0E2A5A13" w14:textId="77777777" w:rsidR="005B5A8B" w:rsidRPr="00443A23" w:rsidRDefault="005B5A8B">
      <w:pPr>
        <w:rPr>
          <w:b/>
        </w:rPr>
      </w:pPr>
    </w:p>
    <w:p w14:paraId="09CE31B8" w14:textId="77777777" w:rsidR="005B5A8B" w:rsidRPr="00443A23" w:rsidRDefault="00833D6E">
      <w:pPr>
        <w:rPr>
          <w:b/>
        </w:rPr>
      </w:pPr>
      <w:bookmarkStart w:id="1" w:name="_ull57j7pfzph" w:colFirst="0" w:colLast="0"/>
      <w:bookmarkEnd w:id="1"/>
      <w:r w:rsidRPr="00443A23">
        <w:rPr>
          <w:b/>
        </w:rPr>
        <w:t>Sensitivity analysis</w:t>
      </w:r>
    </w:p>
    <w:p w14:paraId="465616C4" w14:textId="77777777" w:rsidR="005B5A8B" w:rsidRPr="00443A23" w:rsidRDefault="005B5A8B"/>
    <w:p w14:paraId="6FB43C82" w14:textId="77777777" w:rsidR="005B5A8B" w:rsidRPr="00443A23" w:rsidRDefault="00833D6E">
      <w:r w:rsidRPr="00443A23">
        <w:lastRenderedPageBreak/>
        <w:t xml:space="preserve">We performed several sensitivity analyses. Firstly, we refitted the seasonal baseline without including the first 9 weeks of 2020. This adjustment did not have major effects on our estimates and by taking the first 9 </w:t>
      </w:r>
      <w:r w:rsidRPr="00443A23">
        <w:t>weeks into account we aligned our predictions with the observed trend at the beginning of the year. Our four models produce central estimates of the number of excess deaths between 49,056 and 57,419 depending on the choice of the model and its assumptions,</w:t>
      </w:r>
      <w:r w:rsidRPr="00443A23">
        <w:t xml:space="preserve"> but do not substantively affect the pattern of our results. We note that excess deaths derived from the baselines estimated from both the Generalized Additive Models and Generalized Linear Models indicated a higher magnitude of excess deaths than those us</w:t>
      </w:r>
      <w:r w:rsidRPr="00443A23">
        <w:t>ing average mortality rates from the preceding five-years as the baseline. For full details see Supplement Tables 1 and 2. In addition, we also estimated life expectancy using a piecewise constant hazard model and the results did not change.</w:t>
      </w:r>
    </w:p>
    <w:p w14:paraId="70824939" w14:textId="77777777" w:rsidR="005B5A8B" w:rsidRPr="00443A23" w:rsidRDefault="005B5A8B"/>
    <w:p w14:paraId="5140159A" w14:textId="77777777" w:rsidR="005B5A8B" w:rsidRPr="00443A23" w:rsidRDefault="00833D6E">
      <w:pPr>
        <w:rPr>
          <w:b/>
        </w:rPr>
      </w:pPr>
      <w:bookmarkStart w:id="2" w:name="_30j0zll" w:colFirst="0" w:colLast="0"/>
      <w:bookmarkEnd w:id="2"/>
      <w:r w:rsidRPr="00443A23">
        <w:rPr>
          <w:b/>
        </w:rPr>
        <w:t>Discussion</w:t>
      </w:r>
    </w:p>
    <w:p w14:paraId="2289A591" w14:textId="77777777" w:rsidR="005B5A8B" w:rsidRPr="00443A23" w:rsidRDefault="005B5A8B">
      <w:pPr>
        <w:rPr>
          <w:b/>
          <w:i/>
        </w:rPr>
      </w:pPr>
      <w:bookmarkStart w:id="3" w:name="_5oerb52t3wzu" w:colFirst="0" w:colLast="0"/>
      <w:bookmarkEnd w:id="3"/>
    </w:p>
    <w:p w14:paraId="15A15F61" w14:textId="6C200F15" w:rsidR="005B5A8B" w:rsidRPr="00443A23" w:rsidRDefault="00833D6E">
      <w:r w:rsidRPr="00443A23">
        <w:t>E</w:t>
      </w:r>
      <w:r w:rsidRPr="00443A23">
        <w:t xml:space="preserve">xcess deaths during the first 47 weeks of the year 2020 shed light on the cumulative burden of the COVID-19 pandemic in England and Wales. While several European countries have experienced substantially increased mortality over the course of the pandemic, </w:t>
      </w:r>
      <w:r w:rsidRPr="00443A23">
        <w:t>data at hand suggest that England and Wales are amongst the worst performers in terms of excess deaths, especially in the working-age group 15 to 64</w:t>
      </w:r>
      <w:r w:rsidR="00AB149F">
        <w:t>.</w:t>
      </w:r>
      <w:r w:rsidR="00443A23" w:rsidRPr="00443A23">
        <w:fldChar w:fldCharType="begin"/>
      </w:r>
      <w:r w:rsidR="00443A23" w:rsidRPr="00443A23">
        <w:instrText xml:space="preserve"> ADDIN ZOTERO_ITEM CSL_CITATION {"citationID":"OSGFD976","properties":{"formattedCitation":"[30]","plainCitation":"[30]","noteIndex":0},"citationItems":[{"id":1041,"uris":["http://zotero.org/users/6485421/items/HUKMKQYZ"],"uri":["http://zotero.org/users/6485421/items/HUKMKQYZ"],"itemData":{"id":1041,"type":"webpage","abstract":"Excess mortality has become a key metric to understand the true impact of the Coronavirus pandemic. But how is excess mortality measured; and what can we learn from cross-country comparisons? Janine Aron and John Muellbauer provide an overview on excess mortality statistics.","container-title":"Our World in Data","note":"source: ourworldindata.org","title":"A pandemic primer on excess mortality statistics and their comparability across countries","URL":"https://ourworldindata.org/covid-excess-mortality","accessed":{"date-parts":[["2020",7,9]]}}}],"schema":"https://github.com/citation-style-language/schema/raw/master/csl-citation.json"} </w:instrText>
      </w:r>
      <w:r w:rsidR="00443A23" w:rsidRPr="00443A23">
        <w:fldChar w:fldCharType="separate"/>
      </w:r>
      <w:r w:rsidR="00443A23" w:rsidRPr="00443A23">
        <w:t>[30]</w:t>
      </w:r>
      <w:r w:rsidR="00443A23" w:rsidRPr="00443A23">
        <w:fldChar w:fldCharType="end"/>
      </w:r>
      <w:r w:rsidRPr="00443A23">
        <w:t xml:space="preserve"> We estimated 57,419 (54,197, 60,752) premature deaths due to the pandemic. Our estimate is based on a systematic comparison of different approaches to estimating a mortality baseline from which excess is </w:t>
      </w:r>
      <w:r w:rsidR="00443A23" w:rsidRPr="00443A23">
        <w:t>derived and</w:t>
      </w:r>
      <w:r w:rsidRPr="00443A23">
        <w:t xml:space="preserve"> relies on a ref</w:t>
      </w:r>
      <w:r w:rsidRPr="00443A23">
        <w:t>ined model that accounts for changes in population ageing and seasonality. The toll of the pandemic had unequal impacts by age and sex in Europe and other regions</w:t>
      </w:r>
      <w:r w:rsidR="00AB149F">
        <w:t>.</w:t>
      </w:r>
      <w:r w:rsidR="00443A23" w:rsidRPr="00443A23">
        <w:fldChar w:fldCharType="begin"/>
      </w:r>
      <w:r w:rsidR="00AB149F">
        <w:instrText xml:space="preserve"> ADDIN ZOTERO_ITEM CSL_CITATION {"citationID":"YL6RJvnZ","properties":{"formattedCitation":"[31\\uc0\\u8211{}33]","plainCitation":"[31–33]","noteIndex":0},"citationItems":[{"id":"FWSqyHK9/rvFWioFy","uris":["http://zotero.org/users/local/GqzdlATl/items/MJB98DPM"],"uri":["http://zotero.org/users/local/GqzdlATl/items/MJB98DPM"],"itemData":{"id":1034,"type":"article-journal","language":"en","page":"3","source":"Zotero","title":"Demographic science aids in understanding the spread and fatality rates of COVID-19","author":[{"family":"Dowd","given":"Jennifer Beam"},{"family":"Andriano","given":"Liliana"},{"family":"Brazel","given":"David M"},{"family":"Rotondi","given":"Valentina"},{"family":"Block","given":"Per"},{"family":"Ding","given":"Xuejie"},{"family":"Liu","given":"Yan"},{"family":"Mills","given":"Melinda C"}]}},{"id":1046,"uris":["http://zotero.org/users/6485421/items/HFU82ZBR"],"uri":["http://zotero.org/users/6485421/items/HFU82ZBR"],"itemData":{"id":1046,"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stent with those from China (parametric estimate 1·4% [0·4–3·5] in those aged &lt;60 years [n=360] and 4·5% [1·8–11·1] in those aged ≥60 years [n=151]). Our estimated overall infection fatality ratio for China was 0·66% (0·39–1·33),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id":1534,"uris":["http://zotero.org/users/6485421/items/QL8KSCRX"],"uri":["http://zotero.org/users/6485421/items/QL8KSCRX"],"itemData":{"id":1534,"type":"article-journal","abstract":"The map presented in this brief note summarizes regional differences in population age structures between the NUTS-3 regions of Europe in the context of unequal age- and sex-specific death risks associated with the spread of the COVID-19 pandemic. Since older people are exposed to much higher death risks, older populations are expected to face much more difficult challenges coping with the pandemic. The urban/rural dimension turns out to be very important as the remote rural areas are also the oldest. In the map NUTS-3 regions of Europe are colored according to the deviation from European pooled estimate of the proportion of population at risk of death due to COVID-19. We assume that 5/6 of the populations get infected and experience age-specific infection-fatality ratios (IFRs) modelled by the Imperial College COVID-19 Response Team. We adjust IFRs by sex ratios of age-specific case-fatality ratios observed in the European countries that are included in the COVerAGE-DB. Thus, we effectively introduce a summary measure of population age structures focused on the most vulnerable to the pandemic. Such an estimate for the total European population is 1%. The map reflects the unequal population age structures rather than the precise figures on COVID-19 fatality. It is a case-if scenario that highlights the possible effect of the population age structures, a demographic perspective. This analysis clearly shows the contribution of regional differences in population age structures to the magnitude of the pandemic -- other things equal, we expect to see a four-fold variation in average regional infection-fatality ratios across Europe due only to differences in the population structures.","container-title":"World Development","DOI":"10.1016/j.worlddev.2020.105170","ISSN":"0305-750X","journalAbbreviation":"World Development","language":"en","page":"105170","source":"ScienceDirect","title":"COVID-19 in unequally ageing European regions","author":[{"family":"Kashnitsky","given":"Ilya"},{"family":"Aburto","given":"José Manuel"}],"issued":{"date-parts":[["2020",8,28]]}}}],"schema":"https://github.com/citation-style-language/schema/raw/master/csl-citation.json"} </w:instrText>
      </w:r>
      <w:r w:rsidR="00443A23" w:rsidRPr="00443A23">
        <w:fldChar w:fldCharType="separate"/>
      </w:r>
      <w:r w:rsidR="00AB149F" w:rsidRPr="00AB149F">
        <w:t>[31–33]</w:t>
      </w:r>
      <w:r w:rsidR="00443A23" w:rsidRPr="00443A23">
        <w:fldChar w:fldCharType="end"/>
      </w:r>
      <w:r w:rsidRPr="00443A23">
        <w:t xml:space="preserve"> Similarly for England and Wales and consistent with other work</w:t>
      </w:r>
      <w:r w:rsidR="00AB149F">
        <w:t>,</w:t>
      </w:r>
      <w:r w:rsidR="00443A23" w:rsidRPr="00443A23">
        <w:fldChar w:fldCharType="begin"/>
      </w:r>
      <w:r w:rsidR="00443A23" w:rsidRPr="00443A23">
        <w:instrText xml:space="preserve"> ADDIN ZOTERO_ITEM CSL_CITATION {"citationID":"VlyNiLIw","properties":{"formattedCitation":"[8]","plainCitation":"[8]","noteIndex":0},"citationItems":[{"id":2083,"uris":["http://zotero.org/users/6485421/items/9ZP3BLBP"],"uri":["http://zotero.org/users/6485421/items/9ZP3BLBP"],"itemData":{"id":2083,"type":"article-journal","abstract":"Background Deaths during the COVID-19 pandemic result directly from infection and exacerbation of other diseases and indirectly from deferment of care for other conditions, and are socially and geographically patterned. We quantified excess mortality in regions of England and Wales during the pandemic, for all causes and for non-COVID-19-associated deaths.\nMethods Weekly mortality data for 1 January 2010 to 1 May 2020 for England and Wales were obtained from the Office of National Statistics. Mean-dispersion negative binomial regressions were used to model death counts based on pre-pandemic trends and exponentiated linear predictions were subtracted from: (i) all-cause deaths and (ii) all-cause deaths minus COVID-19 related deaths for the pandemic period (week starting 7 March, to week ending 8 May).\nFindings Between 7 March and 8 May 2020, there were 47 243 (95% CI: 46 671 to 47 815) excess deaths in England and Wales, of which 9948 (95% CI: 9376 to 10 520) were not associated with COVID-19. Overall excess mortality rates varied from 49 per 100 000 (95% CI: 49 to 50) in the South West to 102 per 100 000 (95% CI: 102 to 103) in London. Non-COVID-19 associated excess mortality rates ranged from −1 per 100 000 (95% CI: −1 to 0) in Wales (ie, mortality rates were no higher than expected) to 26 per 100 000 (95% CI: 25 to 26) in the West Midlands.\nInterpretation The COVID-19 pandemic has had markedly different impacts on the regions of England and Wales, both for deaths directly attributable to COVID-19 infection and for deaths resulting from the national public health response.","container-title":"J Epidemiol Community Health","DOI":"10.1136/jech-2020-214764","ISSN":"0143-005X, 1470-2738","journalAbbreviation":"J Epidemiol Community Health","language":"en","note":"publisher: BMJ Publishing Group Ltd\nsection: Original research\nPMID: 33060194","source":"jech.bmj.com","title":"Excess mortality in England and Wales during the first wave of the COVID-19 pandemic","URL":"https://jech.bmj.com/content/early/2020/10/15/jech-2020-214764","author":[{"family":"Kontopantelis","given":"Evangelos"},{"family":"Mamas","given":"Mamas A."},{"family":"Deanfield","given":"John"},{"family":"Asaria","given":"Miqdad"},{"family":"Doran","given":"Tim"}],"accessed":{"date-parts":[["2020",11,26]]},"issued":{"date-parts":[["2020",10,15]]}}}],"schema":"https://github.com/citation-style-language/schema/raw/master/csl-citation.json"} </w:instrText>
      </w:r>
      <w:r w:rsidR="00443A23" w:rsidRPr="00443A23">
        <w:fldChar w:fldCharType="separate"/>
      </w:r>
      <w:r w:rsidR="00443A23" w:rsidRPr="00443A23">
        <w:t>[8]</w:t>
      </w:r>
      <w:r w:rsidR="00443A23" w:rsidRPr="00443A23">
        <w:fldChar w:fldCharType="end"/>
      </w:r>
      <w:r w:rsidRPr="00443A23">
        <w:t xml:space="preserve"> we f</w:t>
      </w:r>
      <w:r w:rsidRPr="00443A23">
        <w:t xml:space="preserve">ound that excess mortality varied between sexes, with males accounting for 55% of excess deaths. Excess deaths increased sharply over age and male deaths were estimated to exceed females in all age groups, </w:t>
      </w:r>
      <w:proofErr w:type="gramStart"/>
      <w:r w:rsidRPr="00443A23">
        <w:t>with the exception of</w:t>
      </w:r>
      <w:proofErr w:type="gramEnd"/>
      <w:r w:rsidRPr="00443A23">
        <w:t xml:space="preserve"> those above age 85. This is </w:t>
      </w:r>
      <w:r w:rsidRPr="00443A23">
        <w:t xml:space="preserve">explained by the population composition of England and Wales where more females survive to higher ages. Accounting for this compositional effect, death rates during 2020 were higher among men in all ages groups (see Supplement Figure 3). </w:t>
      </w:r>
    </w:p>
    <w:p w14:paraId="6AD4CC73" w14:textId="77777777" w:rsidR="005B5A8B" w:rsidRPr="00443A23" w:rsidRDefault="005B5A8B">
      <w:bookmarkStart w:id="4" w:name="_td6gb0f2nopy" w:colFirst="0" w:colLast="0"/>
      <w:bookmarkEnd w:id="4"/>
    </w:p>
    <w:p w14:paraId="00B44B2C" w14:textId="13D24042" w:rsidR="005B5A8B" w:rsidRPr="00443A23" w:rsidRDefault="00833D6E">
      <w:r w:rsidRPr="00443A23">
        <w:t>According to the</w:t>
      </w:r>
      <w:r w:rsidRPr="00443A23">
        <w:t xml:space="preserve"> ONS, between March 1st and June 30th, 2020 there were 50,335 deaths involving COVID-19, 46,736 (93%) of which assigned COVID-19 as the underlying cause of death based on information noted on the death certificate</w:t>
      </w:r>
      <w:r w:rsidR="00AB149F">
        <w:t>.</w:t>
      </w:r>
      <w:r w:rsidR="00443A23" w:rsidRPr="00443A23">
        <w:fldChar w:fldCharType="begin"/>
      </w:r>
      <w:r w:rsidR="00AB149F">
        <w:instrText xml:space="preserve"> ADDIN ZOTERO_ITEM CSL_CITATION {"citationID":"iknyI4UI","properties":{"formattedCitation":"[21]","plainCitation":"[21]","noteIndex":0},"citationItems":[{"id":1094,"uris":["http://zotero.org/users/6485421/items/5SS24XHA"],"uri":["http://zotero.org/users/6485421/items/5SS24XHA"],"itemData":{"id":1094,"type":"webpage","title":"Deaths involving COVID-19, England and Wales - Office for National Statistics","URL":"https://www.ons.gov.uk/peoplepopulationandcommunity/birthsdeathsandmarriages/deaths/bulletins/deathsinvolvingcovid19englandandwales/deathsoccurringinmay2020#time-taken-for-the-deaths-in-march-april-and-may-to-be-registered","author":[{"family":"ONS","given":""}],"accessed":{"date-parts":[["2020",7,14]]}}}],"schema":"https://github.com/citation-style-language/schema/raw/master/csl-citation.json"} </w:instrText>
      </w:r>
      <w:r w:rsidR="00443A23" w:rsidRPr="00443A23">
        <w:fldChar w:fldCharType="separate"/>
      </w:r>
      <w:r w:rsidR="00AB149F" w:rsidRPr="00AB149F">
        <w:t>[21]</w:t>
      </w:r>
      <w:r w:rsidR="00443A23" w:rsidRPr="00443A23">
        <w:fldChar w:fldCharType="end"/>
      </w:r>
      <w:r w:rsidRPr="00443A23">
        <w:t xml:space="preserve"> A sizable fraction of our estimate for excess deaths over the first wave of the pandemic is thus likely to be directly linked to COVID-19. Based on preliminary cause of death analysis of other (non-COVID) causes by the ONS, deaths</w:t>
      </w:r>
      <w:r w:rsidRPr="00443A23">
        <w:t xml:space="preserve"> occurring from Alzheimer disease and dementia, ischemic heart disease, cerebrovascular diseases, influenza and pneumonia and ‘symptoms signs and ill-defined conditions’ category were all higher between March and May 2020</w:t>
      </w:r>
      <w:r w:rsidR="00AB149F">
        <w:t>.</w:t>
      </w:r>
      <w:r w:rsidR="00443A23" w:rsidRPr="00443A23">
        <w:fldChar w:fldCharType="begin"/>
      </w:r>
      <w:r w:rsidR="00443A23" w:rsidRPr="00443A23">
        <w:instrText xml:space="preserve"> ADDIN ZOTERO_ITEM CSL_CITATION {"citationID":"n3SRsQxg","properties":{"formattedCitation":"[22]","plainCitation":"[22]","noteIndex":0},"citationItems":[{"id":1096,"uris":["http://zotero.org/users/6485421/items/VX9VNVXJ"],"uri":["http://zotero.org/users/6485421/items/VX9VNVXJ"],"itemData":{"id":1096,"type":"webpage","note":"tex.ids: ons_analysis_nodate-1","title":"Analysis of death registrations not involving coronavirus (COVID-19), England and Wales - Office for National Statistics","URL":"https://www.ons.gov.uk/peoplepopulationandcommunity/birthsdeathsandmarriages/deaths/articles/analysisofdeathregistrationsnotinvolvingcoronaviruscovid19englandandwales28december2019to1may2020/technicalannex","author":[{"family":"ONS","given":""}],"accessed":{"date-parts":[["2020",7,14]]}}}],"schema":"https://github.com/citation-style-language/schema/raw/master/csl-citation.json"} </w:instrText>
      </w:r>
      <w:r w:rsidR="00443A23" w:rsidRPr="00443A23">
        <w:fldChar w:fldCharType="separate"/>
      </w:r>
      <w:r w:rsidR="00443A23" w:rsidRPr="00443A23">
        <w:t>[22]</w:t>
      </w:r>
      <w:r w:rsidR="00443A23" w:rsidRPr="00443A23">
        <w:fldChar w:fldCharType="end"/>
      </w:r>
      <w:r w:rsidRPr="00443A23">
        <w:t xml:space="preserve"> Together Alzheimer and ‘symptom signs and ill-defined conditions’ experienced the largest increases in magnitudes compared to previous years, and deaths occurring from asthma and diabetes at home also increased</w:t>
      </w:r>
      <w:r w:rsidR="00AB149F">
        <w:t>.</w:t>
      </w:r>
      <w:r w:rsidR="00443A23" w:rsidRPr="00443A23">
        <w:fldChar w:fldCharType="begin"/>
      </w:r>
      <w:r w:rsidR="00443A23" w:rsidRPr="00443A23">
        <w:instrText xml:space="preserve"> ADDIN ZOTERO_ITEM CSL_CITATION {"citationID":"htAJeIVS","properties":{"formattedCitation":"[22]","plainCitation":"[22]","noteIndex":0},"citationItems":[{"id":1096,"uris":["http://zotero.org/users/6485421/items/VX9VNVXJ"],"uri":["http://zotero.org/users/6485421/items/VX9VNVXJ"],"itemData":{"id":1096,"type":"webpage","note":"tex.ids: ons_analysis_nodate-1","title":"Analysis of death registrations not involving coronavirus (COVID-19), England and Wales - Office for National Statistics","URL":"https://www.ons.gov.uk/peoplepopulationandcommunity/birthsdeathsandmarriages/deaths/articles/analysisofdeathregistrationsnotinvolvingcoronaviruscovid19englandandwales28december2019to1may2020/technicalannex","author":[{"family":"ONS","given":""}],"accessed":{"date-parts":[["2020",7,14]]}}}],"schema":"https://github.com/citation-style-language/schema/raw/master/csl-citation.json"} </w:instrText>
      </w:r>
      <w:r w:rsidR="00443A23" w:rsidRPr="00443A23">
        <w:fldChar w:fldCharType="separate"/>
      </w:r>
      <w:r w:rsidR="00443A23" w:rsidRPr="00443A23">
        <w:t>[22]</w:t>
      </w:r>
      <w:r w:rsidR="00443A23" w:rsidRPr="00443A23">
        <w:fldChar w:fldCharType="end"/>
      </w:r>
      <w:r w:rsidRPr="00443A23">
        <w:t xml:space="preserve"> These preliminary cause-of-death patterns suggest that a significant fraction of the unexplained excess mortality over the first wave of the pandemic may also be attributable to undiagnosed</w:t>
      </w:r>
      <w:r w:rsidRPr="00443A23">
        <w:t xml:space="preserve"> COVID-19. As more detailed cause-of-death data become available over the coming months, future research should seek to develop methods to disentangle excess deaths attributable to COVID-19 versus those arising indirectly due to effects such as reduced car</w:t>
      </w:r>
      <w:r w:rsidRPr="00443A23">
        <w:t xml:space="preserve">e for other conditions. </w:t>
      </w:r>
    </w:p>
    <w:p w14:paraId="1FB47FF9" w14:textId="77777777" w:rsidR="005B5A8B" w:rsidRPr="00443A23" w:rsidRDefault="005B5A8B">
      <w:bookmarkStart w:id="5" w:name="_74ia8g6q6429" w:colFirst="0" w:colLast="0"/>
      <w:bookmarkEnd w:id="5"/>
    </w:p>
    <w:p w14:paraId="6A9E34A5" w14:textId="77777777" w:rsidR="005B5A8B" w:rsidRPr="00443A23" w:rsidRDefault="00833D6E">
      <w:bookmarkStart w:id="6" w:name="_9mg4qhxmk12u" w:colFirst="0" w:colLast="0"/>
      <w:bookmarkEnd w:id="6"/>
      <w:r w:rsidRPr="00443A23">
        <w:t xml:space="preserve">For the latter half of the year, in the period from June 15 to the end of August (weeks 25 to 36), our estimates showed no excess mortality in most weeks for those under 85 before the </w:t>
      </w:r>
      <w:r w:rsidRPr="00443A23">
        <w:lastRenderedPageBreak/>
        <w:t>emergence of a second wave of excess mortality</w:t>
      </w:r>
      <w:r w:rsidRPr="00443A23">
        <w:t xml:space="preserve"> from October. The lower than baseline mortality observed in the summer months of the 85+ age groups suggest potential mortality displacement effects, i.e., that some deaths were brought forward in this age group due to the pandemic, although the numbers f</w:t>
      </w:r>
      <w:r w:rsidRPr="00443A23">
        <w:t>ar from compensated for first wave deaths even at these oldest ages. However, no similar signs of mortality displacement due to lower than baseline mortality were visible for the other age groups over the summer. As these estimates are based on deaths regi</w:t>
      </w:r>
      <w:r w:rsidRPr="00443A23">
        <w:t>stered so far, it is too early to clarify the contributions of mortality displacement to excess mortality observed during the pandemic, and its impacts on post-crisis mortality levels.</w:t>
      </w:r>
    </w:p>
    <w:p w14:paraId="52568455" w14:textId="77777777" w:rsidR="005B5A8B" w:rsidRPr="00443A23" w:rsidRDefault="005B5A8B">
      <w:bookmarkStart w:id="7" w:name="_ftr8hg6a0o9s" w:colFirst="0" w:colLast="0"/>
      <w:bookmarkEnd w:id="7"/>
    </w:p>
    <w:p w14:paraId="5C1F7FB4" w14:textId="5269CC61" w:rsidR="005B5A8B" w:rsidRPr="00443A23" w:rsidRDefault="00833D6E">
      <w:bookmarkStart w:id="8" w:name="_tve3cloxf7pm" w:colFirst="0" w:colLast="0"/>
      <w:bookmarkEnd w:id="8"/>
      <w:r w:rsidRPr="00443A23">
        <w:t>Life expectancy in England and Wales had been steadily improving for 5</w:t>
      </w:r>
      <w:r w:rsidRPr="00443A23">
        <w:t>0 years before stagnating in the past decade</w:t>
      </w:r>
      <w:r w:rsidR="00AB149F">
        <w:t>.</w:t>
      </w:r>
      <w:r w:rsidR="00443A23" w:rsidRPr="00443A23">
        <w:fldChar w:fldCharType="begin"/>
      </w:r>
      <w:r w:rsidR="009C7BF7">
        <w:instrText xml:space="preserve"> ADDIN ZOTERO_ITEM CSL_CITATION {"citationID":"5jxabVhi","properties":{"formattedCitation":"[34,35]","plainCitation":"[34,35]","noteIndex":0},"citationItems":[{"id":1055,"uris":["http://zotero.org/users/6485421/items/4634EW7J"],"uri":["http://zotero.org/users/6485421/items/4634EW7J"],"itemData":{"id":1055,"type":"article-journal","abstract":"Several independent analyses, by both epidemiologists and actuaries, have concluded that the previous rate of improvement of life expectancy in England and Wales has now slowed markedly, and at older ages may even be reversing. However, although these findings have led the pension industry to reduce estimates of future liabilities, they have failed to elicit any significant concern in the Department of Health and Social Care. In this essay, we review the evidence on changing life expectancy, noting that the problems are greatest among older women. We then estimate the gap between what life expectancy is now and what it might have been had previous trends continued. At age 85, the gap is 0.34 years for women and 0.23 for men. We argue that recent changes cannot be dismissed as a temporary aberration. While the causes of this phenomenon are contested, there is growing evidence to point to the austerity policies implemented in recent years as at least a partial explanation. We conclude by calling for a fully independent enquiry to ascertain what is happening to life expectancy in England and Wales and what should be done about it.","container-title":"Journal of Epidemiology and Community Health","DOI":"10.1136/jech-2017-210401","ISSN":"0143-005X, 1470-2738","issue":"5","journalAbbreviation":"J Epidemiol Community Health","language":"en","page":"404-408","source":"DOI.org (Crossref)","title":"Why is life expectancy in England and Wales ‘stalling’?","volume":"72","author":[{"family":"Hiam","given":"Lucinda"},{"family":"Harrison","given":"Dominic"},{"family":"McKee","given":"Martin"},{"family":"Dorling","given":"Danny"}],"issued":{"date-parts":[["2018",5]]}}},{"id":1050,"uris":["http://zotero.org/users/6485421/items/J24CVULP"],"uri":["http://zotero.org/users/6485421/items/J24CVULP"],"itemData":{"id":1050,"type":"article-journal","abstract":"Objectives To assess whether declines in life expectancy occurred across high income countries during 2014-16, to identify the causes of death contributing to these declines, and to examine the extent to which these declines were driven by shared or differing factors across countries.\nDesign Demographic analysis using aggregated data.\nSetting Vital statistics systems of 18 member countries of the Organisation for Economic Co-operation and Development.\nParticipants 18 countries with high quality all cause and cause specific mortality data available in 2014-16.\nMain outcome measures Life expectancy at birth, 0-65 years, and 65 or more years and cause of death contributions to changes in life expectancy at birth.\nResults The majority of high income countries in the study experienced declines in life expectancy during 2014-15; of the 18 countries, 12 experienced declines in life expectancy among women and 11 experienced declines in life expectancy among men. The average decline was 0.21 years for women and 0.18 years for men. In most countries experiencing declines in life expectancy, these declines were predominantly driven by trends in older age (≥65 years) mortality and in deaths related to respiratory disease, cardiovascular disease, nervous system disease, and mental disorders. In the United States, declines in life expectancy were more concentrated at younger ages (0-65 years), and drug overdose and other external causes of death played important roles in driving these declines.\nConclusions Most of the countries that experienced declines in life expectancy during 2014-15 experienced robust gains in life expectancy during 2015-16 that more than compensated for the declines. However, the United Kingdom and the United States appear to be experiencing stagnating or continued declines in life expectancy, raising questions about future trends in these countries.","container-title":"BMJ","DOI":"10.1136/bmj.k2562","ISSN":"0959-8138, 1756-1833","journalAbbreviation":"BMJ","language":"en","note":"tex.ids: ho_recent_2018-1\nPMID: 30111634\npublisher: British Medical Journal Publishing Group\nsection: Research","source":"www.bmj.com","title":"Recent trends in life expectancy across high income countries: retrospective observational study","title-short":"Recent trends in life expectancy across high income countries","URL":"https://www.bmj.com/content/362/bmj.k2562","volume":"362","author":[{"family":"Ho","given":"Jessica Y."},{"family":"Hendi","given":"Arun S."}],"accessed":{"date-parts":[["2020",7,9]]},"issued":{"date-parts":[["2018",8,15]]}}}],"schema":"https://github.com/citation-style-language/schema/raw/master/csl-citation.json"} </w:instrText>
      </w:r>
      <w:r w:rsidR="00443A23" w:rsidRPr="00443A23">
        <w:fldChar w:fldCharType="separate"/>
      </w:r>
      <w:r w:rsidR="009C7BF7" w:rsidRPr="009C7BF7">
        <w:t>[34,35]</w:t>
      </w:r>
      <w:r w:rsidR="00443A23" w:rsidRPr="00443A23">
        <w:fldChar w:fldCharType="end"/>
      </w:r>
      <w:r w:rsidR="00AB149F">
        <w:t xml:space="preserve"> </w:t>
      </w:r>
      <w:r w:rsidRPr="00443A23">
        <w:t>We have provided estimates of life expectancy for 2019 and for 2020 based on mortality data until week 47 which show that life expectancy dropped a staggering 0.9 and 1.2 years for females and males respectively between thes</w:t>
      </w:r>
      <w:r w:rsidRPr="00443A23">
        <w:t>e years. Moreover, our estimates for life expectancy fall 0.7 and 1.1 years below the official projected life expectancy in 2020 for females and males</w:t>
      </w:r>
      <w:r w:rsidR="00AB149F">
        <w:t>,</w:t>
      </w:r>
      <w:r w:rsidR="00443A23" w:rsidRPr="00443A23">
        <w:fldChar w:fldCharType="begin"/>
      </w:r>
      <w:r w:rsidR="009C7BF7">
        <w:instrText xml:space="preserve"> ADDIN ZOTERO_ITEM CSL_CITATION {"citationID":"GQWE7EGp","properties":{"formattedCitation":"[36]","plainCitation":"[36]","noteIndex":0},"citationItems":[{"id":1103,"uris":["http://zotero.org/users/6485421/items/IGCZV4QE"],"uri":["http://zotero.org/users/6485421/items/IGCZV4QE"],"itemData":{"id":1103,"type":"webpage","title":"Life tables, principal projection, England and Wales - Office for National Statistics","URL":"https://www.ons.gov.uk/peoplepopulationandcommunity/birthsdeathsandmarriages/lifeexpectancies/datasets/lifetablesprincipalprojectionenglandandwales","accessed":{"date-parts":[["2020",7,14]]}}}],"schema":"https://github.com/citation-style-language/schema/raw/master/csl-citation.json"} </w:instrText>
      </w:r>
      <w:r w:rsidR="00443A23" w:rsidRPr="00443A23">
        <w:fldChar w:fldCharType="separate"/>
      </w:r>
      <w:r w:rsidR="009C7BF7" w:rsidRPr="009C7BF7">
        <w:t>[36]</w:t>
      </w:r>
      <w:r w:rsidR="00443A23" w:rsidRPr="00443A23">
        <w:fldChar w:fldCharType="end"/>
      </w:r>
      <w:r w:rsidRPr="00443A23">
        <w:t xml:space="preserve"> respectively. To put this into perspective, male and female life expectancy regressed to the levels of 2010. It is likely that our estimates of excess deaths and life expectancy losses until this period are un</w:t>
      </w:r>
      <w:r w:rsidRPr="00443A23">
        <w:t>derestimated, as these estimates are based on deaths registered so far, a small fraction of which may have experienced registration delays</w:t>
      </w:r>
      <w:r w:rsidR="00AB149F">
        <w:t>.</w:t>
      </w:r>
      <w:r w:rsidR="00443A23" w:rsidRPr="00443A23">
        <w:fldChar w:fldCharType="begin"/>
      </w:r>
      <w:r w:rsidR="00443A23" w:rsidRPr="00443A23">
        <w:instrText xml:space="preserve"> ADDIN ZOTERO_ITEM CSL_CITATION {"citationID":"6UcrZ5Hy","properties":{"formattedCitation":"[21]","plainCitation":"[21]","noteIndex":0},"citationItems":[{"id":1094,"uris":["http://zotero.org/users/6485421/items/5SS24XHA"],"uri":["http://zotero.org/users/6485421/items/5SS24XHA"],"itemData":{"id":1094,"type":"webpage","title":"Deaths involving COVID-19, England and Wales - Office for National Statistics","URL":"https://www.ons.gov.uk/peoplepopulationandcommunity/birthsdeathsandmarriages/deaths/bulletins/deathsinvolvingcovid19englandandwales/deathsoccurringinmay2020#time-taken-for-the-deaths-in-march-april-and-may-to-be-registered","author":[{"family":"ONS","given":""}],"accessed":{"date-parts":[["2020",7,14]]}}}],"schema":"https://github.com/citation-style-language/schema/raw/master/csl-citation.json"} </w:instrText>
      </w:r>
      <w:r w:rsidR="00443A23" w:rsidRPr="00443A23">
        <w:fldChar w:fldCharType="separate"/>
      </w:r>
      <w:r w:rsidR="00443A23" w:rsidRPr="00443A23">
        <w:t>[21]</w:t>
      </w:r>
      <w:r w:rsidR="00443A23" w:rsidRPr="00443A23">
        <w:fldChar w:fldCharType="end"/>
      </w:r>
      <w:r w:rsidRPr="00443A23">
        <w:t xml:space="preserve"> Recent evidence suggests that reversals and stagnation in life expectancy amongst developed countries are usually a</w:t>
      </w:r>
      <w:r w:rsidRPr="00443A23">
        <w:t xml:space="preserve"> result of mid-life mortality crises</w:t>
      </w:r>
      <w:r w:rsidR="00AB149F">
        <w:t>.</w:t>
      </w:r>
      <w:r w:rsidR="00443A23" w:rsidRPr="00443A23">
        <w:fldChar w:fldCharType="begin"/>
      </w:r>
      <w:r w:rsidR="00AB149F">
        <w:instrText xml:space="preserve"> ADDIN ZOTERO_ITEM CSL_CITATION {"citationID":"RgVNXsy4","properties":{"formattedCitation":"[35]","plainCitation":"[35]","noteIndex":0},"citationItems":[{"id":1050,"uris":["http://zotero.org/users/6485421/items/J24CVULP"],"uri":["http://zotero.org/users/6485421/items/J24CVULP"],"itemData":{"id":1050,"type":"article-journal","abstract":"Objectives To assess whether declines in life expectancy occurred across high income countries during 2014-16, to identify the causes of death contributing to these declines, and to examine the extent to which these declines were driven by shared or differing factors across countries.\nDesign Demographic analysis using aggregated data.\nSetting Vital statistics systems of 18 member countries of the Organisation for Economic Co-operation and Development.\nParticipants 18 countries with high quality all cause and cause specific mortality data available in 2014-16.\nMain outcome measures Life expectancy at birth, 0-65 years, and 65 or more years and cause of death contributions to changes in life expectancy at birth.\nResults The majority of high income countries in the study experienced declines in life expectancy during 2014-15; of the 18 countries, 12 experienced declines in life expectancy among women and 11 experienced declines in life expectancy among men. The average decline was 0.21 years for women and 0.18 years for men. In most countries experiencing declines in life expectancy, these declines were predominantly driven by trends in older age (≥65 years) mortality and in deaths related to respiratory disease, cardiovascular disease, nervous system disease, and mental disorders. In the United States, declines in life expectancy were more concentrated at younger ages (0-65 years), and drug overdose and other external causes of death played important roles in driving these declines.\nConclusions Most of the countries that experienced declines in life expectancy during 2014-15 experienced robust gains in life expectancy during 2015-16 that more than compensated for the declines. However, the United Kingdom and the United States appear to be experiencing stagnating or continued declines in life expectancy, raising questions about future trends in these countries.","container-title":"BMJ","DOI":"10.1136/bmj.k2562","ISSN":"0959-8138, 1756-1833","journalAbbreviation":"BMJ","language":"en","note":"tex.ids: ho_recent_2018-1\nPMID: 30111634\npublisher: British Medical Journal Publishing Group\nsection: Research","source":"www.bmj.com","title":"Recent trends in life expectancy across high income countries: retrospective observational study","title-short":"Recent trends in life expectancy across high income countries","URL":"https://www.bmj.com/content/362/bmj.k2562","volume":"362","author":[{"family":"Ho","given":"Jessica Y."},{"family":"Hendi","given":"Arun S."}],"accessed":{"date-parts":[["2020",7,9]]},"issued":{"date-parts":[["2018",8,15]]}}}],"schema":"https://github.com/citation-style-language/schema/raw/master/csl-citation.json"} </w:instrText>
      </w:r>
      <w:r w:rsidR="00443A23" w:rsidRPr="00443A23">
        <w:fldChar w:fldCharType="separate"/>
      </w:r>
      <w:r w:rsidR="00AB149F" w:rsidRPr="00AB149F">
        <w:t>[35]</w:t>
      </w:r>
      <w:r w:rsidR="00443A23" w:rsidRPr="00443A23">
        <w:fldChar w:fldCharType="end"/>
      </w:r>
      <w:r w:rsidRPr="00443A23">
        <w:t xml:space="preserve"> In contrast, life expectancy losses during the pandemic have come about from sharp increases in older age mortality in both sexes. </w:t>
      </w:r>
    </w:p>
    <w:p w14:paraId="3F72F987" w14:textId="77777777" w:rsidR="005B5A8B" w:rsidRPr="00443A23" w:rsidRDefault="005B5A8B">
      <w:bookmarkStart w:id="9" w:name="_y2e1hnp95689" w:colFirst="0" w:colLast="0"/>
      <w:bookmarkEnd w:id="9"/>
    </w:p>
    <w:p w14:paraId="38DB816A" w14:textId="777E886B" w:rsidR="005B5A8B" w:rsidRPr="00443A23" w:rsidRDefault="00833D6E">
      <w:r w:rsidRPr="00443A23">
        <w:t xml:space="preserve">Historically, life expectancy increases have </w:t>
      </w:r>
      <w:r w:rsidRPr="00443A23">
        <w:t>been accompanied by reductions in lifespan inequality due to mortality improvements at younger ages, although more recently studies have found that life expectancy improvements can occur even without accompanying reductions in lifespan inequality</w:t>
      </w:r>
      <w:r w:rsidR="00AB149F">
        <w:t>.</w:t>
      </w:r>
      <w:r w:rsidR="00443A23" w:rsidRPr="00443A23">
        <w:fldChar w:fldCharType="begin"/>
      </w:r>
      <w:r w:rsidR="00443A23" w:rsidRPr="00443A23">
        <w:instrText xml:space="preserve"> ADDIN ZOTERO_ITEM CSL_CITATION {"citationID":"sJPHYZ5g","properties":{"formattedCitation":"[13]","plainCitation":"[13]","noteIndex":0},"citationItems":[{"id":349,"uris":["http://zotero.org/users/6485421/items/E5WK3RRH"],"uri":["http://zotero.org/users/6485421/items/E5WK3RRH"],"itemData":{"id":349,"type":"article-journal","abstract":"As people live longer, ages at death are becoming more similar. This dual advance over the last two centuries, a central aim of public health policies, is a major achievement of modern civilization. Some recent exceptions to the joint rise of life expectancy and life span equality, however, make it difficult to determine the underlying causes of this relationship. Here, we develop a unifying framework to study life expectancy and life span equality over time, relying on concepts about the pace and shape of aging. We study the dynamic relationship between life expectancy and life span equality with reliable data from the Human Mortality Database for 49 countries and regions with emphasis on the long time series from Sweden. Our results demonstrate that both changes in life expectancy and life span equality are weighted totals of rates of progress in reducing mortality. This finding holds for three different measures of the variability of life spans. The weights evolve over time and indicate the ages at which reductions in mortality increase life expectancy and life span equality: the more progress at the youngest ages, the tighter the relationship. The link between life expectancy and life span equality is especially strong when life expectancy is less than 70 y. In recent decades, life expectancy and life span equality have occasionally moved in opposite directions due to larger improvements in mortality at older ages or a slowdown in declines in midlife mortality. Saving lives at ages below life expectancy is the key to increasing both life expectancy and life span equality.","container-title":"Proceedings of the National Academy of Sciences","DOI":"10.1073/pnas.1915884117","ISSN":"0027-8424, 1091-6490","issue":"10","journalAbbreviation":"Proc Natl Acad Sci USA","language":"en","page":"5250-5259","source":"DOI.org (Crossref)","title":"Dynamics of life expectancy and life span equality","volume":"117","author":[{"family":"Aburto","given":"José Manuel"},{"family":"Villavicencio","given":"Francisco"},{"family":"Basellini","given":"Ugofilippo"},{"family":"Kjærgaard","given":"Søren"},{"family":"Vaupel","given":"James W."}],"issued":{"date-parts":[["2020",3,10]]}}}],"schema":"https://github.com/citation-style-language/schema/raw/master/csl-citation.json"} </w:instrText>
      </w:r>
      <w:r w:rsidR="00443A23" w:rsidRPr="00443A23">
        <w:fldChar w:fldCharType="separate"/>
      </w:r>
      <w:r w:rsidR="00443A23" w:rsidRPr="00443A23">
        <w:t>[13]</w:t>
      </w:r>
      <w:r w:rsidR="00443A23" w:rsidRPr="00443A23">
        <w:fldChar w:fldCharType="end"/>
      </w:r>
      <w:r w:rsidRPr="00443A23">
        <w:t xml:space="preserve"> Our results strikingly show a third, previously undocumented pa</w:t>
      </w:r>
      <w:r w:rsidRPr="00443A23">
        <w:t>ttern of life expectancy and lifespan inequality change, with both decreasing concurrently due to the unique nature of the mortality stress triggered by the COVID-19 pandemic. In contrast with previous influenza pandemics such as the 1918-20 Spanish flu th</w:t>
      </w:r>
      <w:r w:rsidRPr="00443A23">
        <w:t>at primarily affected the young</w:t>
      </w:r>
      <w:r w:rsidR="00AB149F">
        <w:t>,</w:t>
      </w:r>
      <w:r w:rsidR="00443A23" w:rsidRPr="00443A23">
        <w:fldChar w:fldCharType="begin"/>
      </w:r>
      <w:r w:rsidR="009C7BF7">
        <w:instrText xml:space="preserve"> ADDIN ZOTERO_ITEM CSL_CITATION {"citationID":"efCjosXU","properties":{"formattedCitation":"[37]","plainCitation":"[37]","noteIndex":0},"citationItems":[{"id":2091,"uris":["http://zotero.org/users/6485421/items/D5PA8FTK"],"uri":["http://zotero.org/users/6485421/items/D5PA8FTK"],"itemData":{"id":2091,"type":"article-journ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container-title":"PLOS ONE","DOI":"10.1371/journal.pone.0069586","ISSN":"1932-6203","issue":"8","journalAbbreviation":"PLOS ONE","language":"en","note":"publisher: Public Library of Science","page":"e69586","source":"PLoS Journals","title":"Age-Specific Mortality During the 1918 Influenza Pandemic: Unravelling the Mystery of High Young Adult Mortality","title-short":"Age-Specific Mortality During the 1918 Influenza Pandemic","volume":"8","author":[{"family":"Gagnon","given":"Alain"},{"family":"Miller","given":"Matthew S."},{"family":"Hallman","given":"Stacey A."},{"family":"Bourbeau","given":"Robert"},{"family":"Herring","given":"D. Ann"},{"family":"Earn","given":"David JD"},{"family":"Madrenas","given":"Joaquín"}],"issued":{"date-parts":[["2013",8,5]]}}}],"schema":"https://github.com/citation-style-language/schema/raw/master/csl-citation.json"} </w:instrText>
      </w:r>
      <w:r w:rsidR="00443A23" w:rsidRPr="00443A23">
        <w:fldChar w:fldCharType="separate"/>
      </w:r>
      <w:r w:rsidR="009C7BF7" w:rsidRPr="009C7BF7">
        <w:t>[37]</w:t>
      </w:r>
      <w:r w:rsidR="00443A23" w:rsidRPr="00443A23">
        <w:fldChar w:fldCharType="end"/>
      </w:r>
      <w:r w:rsidRPr="00443A23">
        <w:t xml:space="preserve"> or the 1957 pandemic that affected both the young and old</w:t>
      </w:r>
      <w:r w:rsidR="00AB149F">
        <w:t>,</w:t>
      </w:r>
      <w:r w:rsidR="00443A23" w:rsidRPr="00443A23">
        <w:fldChar w:fldCharType="begin"/>
      </w:r>
      <w:r w:rsidR="009C7BF7">
        <w:instrText xml:space="preserve"> ADDIN ZOTERO_ITEM CSL_CITATION {"citationID":"Cru7Dzqh","properties":{"formattedCitation":"[38]","plainCitation":"[38]","noteIndex":0},"citationItems":[{"id":2094,"uris":["http://zotero.org/users/6485421/items/MAEAQGZZ"],"uri":["http://zotero.org/users/6485421/items/MAEAQGZZ"],"itemData":{"id":2094,"type":"article-journal","abstract":"Abstract. Background. Quantitative estimates of the global burden of the 1957 influenza pandemic are lacking. Here we fill this gap by modeling historical morta","container-title":"The Journal of Infectious Diseases","DOI":"10.1093/infdis/jiv534","ISSN":"0022-1899","issue":"5","journalAbbreviation":"J Infect Dis","language":"en","note":"publisher: Oxford Academic","page":"738-745","source":"academic.oup.com","title":"Global Mortality Impact of the 1957–1959 Influenza Pandemic","volume":"213","author":[{"family":"Viboud","given":"Cécile"},{"family":"Simonsen","given":"Lone"},{"family":"Fuentes","given":"Rodrigo"},{"family":"Flores","given":"Jose"},{"family":"Miller","given":"Mark A."},{"family":"Chowell","given":"Gerardo"}],"issued":{"date-parts":[["2016",3,1]]}}}],"schema":"https://github.com/citation-style-language/schema/raw/master/csl-citation.json"} </w:instrText>
      </w:r>
      <w:r w:rsidR="00443A23" w:rsidRPr="00443A23">
        <w:fldChar w:fldCharType="separate"/>
      </w:r>
      <w:r w:rsidR="009C7BF7" w:rsidRPr="009C7BF7">
        <w:t>[38]</w:t>
      </w:r>
      <w:r w:rsidR="00443A23" w:rsidRPr="00443A23">
        <w:fldChar w:fldCharType="end"/>
      </w:r>
      <w:r w:rsidRPr="00443A23">
        <w:t xml:space="preserve"> the mortality impact of the COVID-19 pandemic has primarily affected older age grou</w:t>
      </w:r>
      <w:r w:rsidRPr="00443A23">
        <w:t>ps. Within a broader context of population health in which mortality is now largely concentrated at older ages, the elevated excess death rates at older age groups observed during the COVID-19 pandemic so far has reduced life expectancy. However, the dispr</w:t>
      </w:r>
      <w:r w:rsidRPr="00443A23">
        <w:t>oportionate shift in the distribution of ages at death to older age groups made ages at death more similar thereby reducing variation but at the expense of increasing overall average mortality. As a result of these dynamics, life expectancy and lifespan in</w:t>
      </w:r>
      <w:r w:rsidRPr="00443A23">
        <w:t>equality moved in the same direction.</w:t>
      </w:r>
    </w:p>
    <w:p w14:paraId="5800A363" w14:textId="77777777" w:rsidR="005B5A8B" w:rsidRPr="00443A23" w:rsidRDefault="005B5A8B">
      <w:bookmarkStart w:id="10" w:name="_wr77ss4f75k1" w:colFirst="0" w:colLast="0"/>
      <w:bookmarkEnd w:id="10"/>
    </w:p>
    <w:p w14:paraId="2B88EBAD" w14:textId="666BD965" w:rsidR="005B5A8B" w:rsidRPr="00443A23" w:rsidRDefault="00833D6E">
      <w:pPr>
        <w:spacing w:line="276" w:lineRule="auto"/>
      </w:pPr>
      <w:r w:rsidRPr="00443A23">
        <w:t>Looking forward, it is unclear if life expectancy will return to baseline levels rapidly, and even if/when it recovers, how mortality will be different. The prospect of vaccination being likely in the near future sugg</w:t>
      </w:r>
      <w:r w:rsidRPr="00443A23">
        <w:t>ests a potential for the rapid recovery of life expectancy, although this will depend on the rollout speed, coverage and efficacy of the vaccine</w:t>
      </w:r>
      <w:r w:rsidR="00AB149F">
        <w:t>.</w:t>
      </w:r>
      <w:r w:rsidR="00443A23" w:rsidRPr="00443A23">
        <w:fldChar w:fldCharType="begin"/>
      </w:r>
      <w:r w:rsidR="009C7BF7">
        <w:instrText xml:space="preserve"> ADDIN ZOTERO_ITEM CSL_CITATION {"citationID":"TH2CMi36","properties":{"formattedCitation":"[39]","plainCitation":"[39]","noteIndex":0},"citationItems":[{"id":2074,"uris":["http://zotero.org/users/6485421/items/WD9RUJ59"],"uri":["http://zotero.org/users/6485421/items/WD9RUJ59"],"itemData":{"id":2074,"type":"report","language":"en-gb","title":"COVID-19 vaccine deployment: Behaviour, ethics, misinformation and policy strategies","URL":"https://royalsociety.org/news/2020/11/vaccine-hesitancy-threatens-to-undermine-pandemic-response/","author":[{"family":"Mills","given":"Melinda"},{"family":"Rahal","given":"Charles"},{"family":"Brazel","given":"David M."},{"family":"Gieysztor","given":"Sofia"}],"accessed":{"date-parts":[["2020",11,26]]}}}],"schema":"https://github.com/citation-style-language/schema/raw/master/csl-citation.json"} </w:instrText>
      </w:r>
      <w:r w:rsidR="00443A23" w:rsidRPr="00443A23">
        <w:fldChar w:fldCharType="separate"/>
      </w:r>
      <w:r w:rsidR="009C7BF7" w:rsidRPr="009C7BF7">
        <w:t>[39]</w:t>
      </w:r>
      <w:r w:rsidR="00443A23" w:rsidRPr="00443A23">
        <w:fldChar w:fldCharType="end"/>
      </w:r>
      <w:r w:rsidRPr="00443A23">
        <w:t xml:space="preserve"> In contrast, the combination of potential scarring effects of Covid-19, such as the </w:t>
      </w:r>
      <w:r w:rsidRPr="00443A23">
        <w:t>long term consequences of the disease on individuals' health</w:t>
      </w:r>
      <w:r w:rsidR="00AB149F">
        <w:t>,</w:t>
      </w:r>
      <w:r w:rsidR="00443A23" w:rsidRPr="00443A23">
        <w:fldChar w:fldCharType="begin"/>
      </w:r>
      <w:r w:rsidR="009C7BF7">
        <w:instrText xml:space="preserve"> ADDIN ZOTERO_ITEM CSL_CITATION {"citationID":"oQ7HSWTl","properties":{"formattedCitation":"[40]","plainCitation":"[40]","noteIndex":0},"citationItems":[{"id":2077,"uris":["http://zotero.org/users/6485421/items/H582IRAD"],"uri":["http://zotero.org/users/6485421/items/H582IRAD"],"itemData":{"id":2077,"type":"article-journal","abstract":"&lt;p&gt;As recognition grows that many patients have long lasting effects, &lt;b&gt;Elisabeth Mahase&lt;/b&gt; examines the evidence and the response&lt;/p&gt;","container-title":"BMJ","DOI":"10.1136/bmj.m2815","ISSN":"1756-1833","journalAbbreviation":"BMJ","language":"en","note":"publisher: British Medical Journal Publishing Group\nsection: Feature\nPMID: 32665317","source":"www.bmj.com","title":"Covid-19: What do we know about “long covid”?","title-short":"Covid-19","URL":"https://www.bmj.com/content/370/bmj.m2815","volume":"370","author":[{"family":"Mahase","given":"Elisabeth"}],"accessed":{"date-parts":[["2020",11,26]]},"issued":{"date-parts":[["2020",7,14]]}}}],"schema":"https://github.com/citation-style-language/schema/raw/master/csl-citation.json"} </w:instrText>
      </w:r>
      <w:r w:rsidR="00443A23" w:rsidRPr="00443A23">
        <w:fldChar w:fldCharType="separate"/>
      </w:r>
      <w:r w:rsidR="009C7BF7" w:rsidRPr="009C7BF7">
        <w:t>[40]</w:t>
      </w:r>
      <w:r w:rsidR="00443A23" w:rsidRPr="00443A23">
        <w:fldChar w:fldCharType="end"/>
      </w:r>
      <w:r w:rsidRPr="00443A23">
        <w:t xml:space="preserve"> the implications of lockdown and non-pharmaceutical interventions on behav</w:t>
      </w:r>
      <w:r w:rsidRPr="00443A23">
        <w:t>iours and mental health</w:t>
      </w:r>
      <w:r w:rsidR="00AB149F">
        <w:t>,</w:t>
      </w:r>
      <w:r w:rsidR="00443A23" w:rsidRPr="00443A23">
        <w:fldChar w:fldCharType="begin"/>
      </w:r>
      <w:r w:rsidR="009C7BF7">
        <w:instrText xml:space="preserve"> ADDIN ZOTERO_ITEM CSL_CITATION {"citationID":"kJCE3ADh","properties":{"formattedCitation":"[41]","plainCitation":"[41]","noteIndex":0},"citationItems":[{"id":2082,"uris":["http://zotero.org/users/6485421/items/2VUY8PEY"],"uri":["http://zotero.org/users/6485421/items/2VUY8PEY"],"itemData":{"id":2082,"type":"report","abstract":"Mental health in the UK worsened substantially as a result of the Covid-19 pandemic – by 8.1% on average and by much more for young adults and for women which are groups that already had lower levels of mental health before Covid-19. Hence inequalities in mental health have been increased by the pandemic. Even larger average effects are observed for measures of mental health that capture the number problems reported or the fraction of the population reporting any frequent or severe problems, which more than doubled for some groups such as young women. It is important to control for pre-existing recent trends in mental health when attempting to understand and isolate the effects of Covid-19.","language":"en","note":"DOI: 10.1920/wp.ifs.2020.1620","publisher":"The IFS","source":"DOI.org (Crossref)","title":"The mental health effects of the first two months of lockdown and social distancing during the Covid-19 pandemic in the UK","URL":"https://www.ifs.org.uk/publications/14874","author":[{"family":"Xu","given":"Xiaowei"},{"family":"Banks","given":"James"}],"accessed":{"date-parts":[["2020",11,26]]},"issued":{"date-parts":[["2020",6,10]]}}}],"schema":"https://github.com/citation-style-language/schema/raw/master/csl-citation.json"} </w:instrText>
      </w:r>
      <w:r w:rsidR="00443A23" w:rsidRPr="00443A23">
        <w:fldChar w:fldCharType="separate"/>
      </w:r>
      <w:r w:rsidR="009C7BF7" w:rsidRPr="009C7BF7">
        <w:t>[41]</w:t>
      </w:r>
      <w:r w:rsidR="00443A23" w:rsidRPr="00443A23">
        <w:fldChar w:fldCharType="end"/>
      </w:r>
      <w:r w:rsidRPr="00443A23">
        <w:t xml:space="preserve"> cancer treatment delay associated with increased mortality</w:t>
      </w:r>
      <w:r w:rsidR="00AB149F">
        <w:t>,</w:t>
      </w:r>
      <w:r w:rsidR="00443A23" w:rsidRPr="00443A23">
        <w:fldChar w:fldCharType="begin"/>
      </w:r>
      <w:r w:rsidR="009C7BF7">
        <w:instrText xml:space="preserve"> ADDIN ZOTERO_ITEM CSL_CITATION {"citationID":"8Kj1X3uM","properties":{"formattedCitation":"[42]","plainCitation":"[42]","noteIndex":0},"citationItems":[{"id":2070,"uris":["http://zotero.org/users/6485421/items/72ADG3KD"],"uri":["http://zotero.org/users/6485421/items/72ADG3KD"],"itemData":{"id":2070,"type":"article-journal","abstract":"Objective To quantify the association of cancer treatment delay and mortality for each four week increase in delay to inform cancer treatment pathways.\nDesign Systematic review and meta-analysis.\nData sources Published studies in Medline from 1 January 2000 to 10 April 2020.\nEligibility criteria for selecting studies Curative, neoadjuvant, and adjuvant indications for surgery, systemic treatment, or radiotherapy for cancers of the bladder, breast, colon, rectum, lung, cervix, and head and neck were included. The main outcome measure was the hazard ratio for overall survival for each four week delay for each indication. Delay was measured from diagnosis to first treatment, or from the completion of one treatment to the start of the next. The primary analysis only included high validity studies controlling for major prognostic factors. Hazard ratios were assumed to be log linear in relation to overall survival and were converted to an effect for each four week delay. Pooled effects were estimated using DerSimonian and Laird random effect models.\nResults The review included 34 studies for 17 indications (n=1 272 681 patients). No high validity data were found for five of the radiotherapy indications or for cervical cancer surgery. The association between delay and increased mortality was significant (P&lt;0.05) for 13 of 17 indications. Surgery findings were consistent, with a mortality risk for each four week delay of 1.06-1.08 (eg, colectomy 1.06, 95% confidence interval 1.01 to 1.12; breast surgery 1.08, 1.03 to 1.13). Estimates for systemic treatment varied (hazard ratio range 1.01-1.28). Radiotherapy estimates were for radical radiotherapy for head and neck cancer (hazard ratio 1.09, 95% confidence interval 1.05 to 1.14), adjuvant radiotherapy after breast conserving surgery (0.98, 0.88 to 1.09), and cervix cancer adjuvant radiotherapy (1.23, 1.00 to 1.50). A sensitivity analysis of studies that had been excluded because of lack of information on comorbidities or functional status did not change the findings.\nConclusions Cancer treatment delay is a problem in health systems worldwide. The impact of delay on mortality can now be quantified for prioritisation and modelling. Even a four week delay of cancer treatment is associated with increased mortality across surgical, systemic treatment, and radiotherapy indications for seven cancers. Policies focused on minimising system level delays to cancer treatment initiation could improve population level survival outcomes.","container-title":"BMJ","DOI":"10.1136/bmj.m4087","ISSN":"1756-1833","journalAbbreviation":"BMJ","language":"en","note":"publisher: British Medical Journal Publishing Group\nsection: Research\nPMID: 33148535","source":"www.bmj.com","title":"Mortality due to cancer treatment delay: systematic review and meta-analysis","title-short":"Mortality due to cancer treatment delay","URL":"https://www.bmj.com/content/371/bmj.m4087","volume":"371","author":[{"family":"Hanna","given":"Timothy P."},{"family":"King","given":"Will D."},{"family":"Thibodeau","given":"Stephane"},{"family":"Jalink","given":"Matthew"},{"family":"Paulin","given":"Gregory A."},{"family":"Harvey-Jones","given":"Elizabeth"},{"family":"O’Sullivan","given":"Dylan E."},{"family":"Booth","given":"Christopher M."},{"family":"Sullivan","given":"Richard"},{"family":"Aggarwal","given":"Ajay"}],"accessed":{"date-parts":[["2020",11,26]]},"issued":{"date-parts":[["2020",11,4]]}}}],"schema":"https://github.com/citation-style-language/schema/raw/master/csl-citation.json"} </w:instrText>
      </w:r>
      <w:r w:rsidR="00443A23" w:rsidRPr="00443A23">
        <w:fldChar w:fldCharType="separate"/>
      </w:r>
      <w:r w:rsidR="009C7BF7" w:rsidRPr="009C7BF7">
        <w:t>[42]</w:t>
      </w:r>
      <w:r w:rsidR="00443A23" w:rsidRPr="00443A23">
        <w:fldChar w:fldCharType="end"/>
      </w:r>
      <w:r w:rsidRPr="00443A23">
        <w:t xml:space="preserve"> and the unequal impact of Covid-19 across </w:t>
      </w:r>
      <w:r w:rsidRPr="00443A23">
        <w:lastRenderedPageBreak/>
        <w:t>subgroups by age, sex, ethnicity, SES</w:t>
      </w:r>
      <w:r w:rsidRPr="00443A23">
        <w:t xml:space="preserve"> and regions</w:t>
      </w:r>
      <w:r w:rsidR="00AB149F">
        <w:t>,</w:t>
      </w:r>
      <w:r w:rsidR="00443A23" w:rsidRPr="00443A23">
        <w:fldChar w:fldCharType="begin"/>
      </w:r>
      <w:r w:rsidR="009C7BF7">
        <w:instrText xml:space="preserve"> ADDIN ZOTERO_ITEM CSL_CITATION {"citationID":"0aKxUHeH","properties":{"formattedCitation":"[43,44]","plainCitation":"[43,44]","noteIndex":0},"citationItems":[{"id":2053,"uris":["http://zotero.org/users/6485421/items/QD2RLJC6"],"uri":["http://zotero.org/users/6485421/items/QD2RLJC6"],"itemData":{"id":2053,"type":"article-journal","abstract":"This essay examines the implications of the COVID-19 pandemic for health inequalities. It outlines historical and contemporary evidence of inequalities in pandemics—drawing on international research into the Spanish influenza pandemic of 1918, the H1N1 outbreak of 2009 and the emerging international estimates of socio-economic, ethnic and geographical inequalities in COVID-19 infection and mortality rates. It then examines how these inequalities in COVID-19 are related to existing inequalities in chronic diseases and the social determinants of health, arguing that we are experiencing a syndemic pandemic. It then explores the potential consequences for health inequalities of the lockdown measures implemented internationally as a response to the COVID-19 pandemic, focusing on the likely unequal impacts of the economic crisis. The essay concludes by reflecting on the longer-term public health policy responses needed to ensure that the COVID-19 pandemic does not increase health inequalities for future generations.","container-title":"J Epidemiol Community Health","DOI":"10.1136/jech-2020-214401","ISSN":"0143-005X, 1470-2738","issue":"11","journalAbbreviation":"J Epidemiol Community Health","language":"en","note":"publisher: BMJ Publishing Group Ltd\nsection: Essay\nPMID: 32535550","page":"964-968","source":"jech.bmj.com","title":"The COVID-19 pandemic and health inequalities","volume":"74","author":[{"family":"Bambra","given":"Clare"},{"family":"Riordan","given":"Ryan"},{"family":"Ford","given":"John"},{"family":"Matthews","given":"Fiona"}],"issued":{"date-parts":[["2020",11,1]]}}},{"id":2043,"uris":["http://zotero.org/users/6485421/items/AS2DU6CK"],"uri":["http://zotero.org/users/6485421/items/AS2DU6CK"],"itemData":{"id":2043,"type":"article-journal","abstract":"Background To provide an interpretable summary of the impact on mortality of the COVID-19 pandemic we estimate weekly and annual life expectancies at birth in Spain and its regions. Methods We used daily death count data from the Spanish Daily Mortality Monitoring System (MoMo), and death counts from 2018, and population on July 1st, 2019 by region (CCAA), age groups, and sex from the Spanish National Statistics Institute. We estimated weekly and annual (2019 and 2020*, the shifted annual calendar period up to 5 July 2020) life expectancies at birth as well as their differences with respect to 2019. Results Weekly life expectancies at birth in Spain were lower in weeks 11–20, 2020 compared to the same weeks in 2019. This drop in weekly life expectancy was especially strong in weeks 13 and 14 (March 23rd to April 5th), with national declines ranging between 6.1 and 7.6 years and maximum regional weekly declines of up to 15 years in Madrid. Annual life expectancy differences between 2019 and 2020 also reflected an overall drop in annual life expectancy of 0.9 years for both men and women. These drops ranged between 0 years in several regions (e.g. Canary and Balearic Islands) to 2.8 years among men in Madrid. Conclusions Life expectancy is an easy to interpret measure for understanding the heterogeneity of mortality patterns across Spanish regions. Weekly and annual life expectancy are sensitive and useful indicators for understanding disparities and communicating the gravity of the situation because differences are expressed in intuitive year units.","container-title":"PLOS ONE","DOI":"10.1371/journal.pone.0241952","ISSN":"1932-6203","issue":"11","journalAbbreviation":"PLOS ONE","language":"en","note":"publisher: Public Library of Science","page":"e0241952","source":"PLoS Journals","title":"Monitoring life expectancy levels during the COVID-19 pandemic: Example of the unequal impact of the first wave on Spanish regions","title-short":"Monitoring life expectancy levels during the COVID-19 pandemic","volume":"15","author":[{"family":"Trias-Llimós","given":"Sergi"},{"family":"Riffe","given":"Tim"},{"family":"Bilal","given":"Usama"}],"issued":{"date-parts":[["2020",11,5]]}}}],"schema":"https://github.com/citation-style-language/schema/raw/master/csl-citation.json"} </w:instrText>
      </w:r>
      <w:r w:rsidR="00443A23" w:rsidRPr="00443A23">
        <w:fldChar w:fldCharType="separate"/>
      </w:r>
      <w:r w:rsidR="009C7BF7" w:rsidRPr="009C7BF7">
        <w:t>[43,44]</w:t>
      </w:r>
      <w:r w:rsidR="00443A23" w:rsidRPr="00443A23">
        <w:fldChar w:fldCharType="end"/>
      </w:r>
      <w:r w:rsidRPr="00443A23">
        <w:t xml:space="preserve"> could create </w:t>
      </w:r>
      <w:r w:rsidRPr="00443A23">
        <w:t>an unseen mortality profile that maintains life expectancy at lower levels beyond the short-term into the medium-term.</w:t>
      </w:r>
    </w:p>
    <w:p w14:paraId="3EC6161A" w14:textId="77777777" w:rsidR="005B5A8B" w:rsidRPr="00443A23" w:rsidRDefault="005B5A8B">
      <w:bookmarkStart w:id="11" w:name="_rl52nyruyudz" w:colFirst="0" w:colLast="0"/>
      <w:bookmarkEnd w:id="11"/>
    </w:p>
    <w:p w14:paraId="504ABD82" w14:textId="77777777" w:rsidR="005B5A8B" w:rsidRPr="00443A23" w:rsidRDefault="005B5A8B">
      <w:bookmarkStart w:id="12" w:name="_uo23c47icu2q" w:colFirst="0" w:colLast="0"/>
      <w:bookmarkEnd w:id="12"/>
    </w:p>
    <w:p w14:paraId="5E550ACD" w14:textId="77777777" w:rsidR="005B5A8B" w:rsidRPr="00443A23" w:rsidRDefault="00833D6E">
      <w:bookmarkStart w:id="13" w:name="_on9rmtfdzgrd" w:colFirst="0" w:colLast="0"/>
      <w:bookmarkEnd w:id="13"/>
      <w:r w:rsidRPr="00443A23">
        <w:rPr>
          <w:b/>
        </w:rPr>
        <w:t xml:space="preserve">Ethical approval: </w:t>
      </w:r>
      <w:r w:rsidRPr="00443A23">
        <w:t xml:space="preserve">This article used aggregated, fully anonymized, publicly available data. </w:t>
      </w:r>
      <w:proofErr w:type="gramStart"/>
      <w:r w:rsidRPr="00443A23">
        <w:t>Therefore</w:t>
      </w:r>
      <w:proofErr w:type="gramEnd"/>
      <w:r w:rsidRPr="00443A23">
        <w:t xml:space="preserve"> no ethics approval is needed.</w:t>
      </w:r>
    </w:p>
    <w:p w14:paraId="7F8C4DDC" w14:textId="77777777" w:rsidR="005B5A8B" w:rsidRPr="00443A23" w:rsidRDefault="005B5A8B">
      <w:bookmarkStart w:id="14" w:name="_ois1o11quum0" w:colFirst="0" w:colLast="0"/>
      <w:bookmarkEnd w:id="14"/>
    </w:p>
    <w:p w14:paraId="4493E6A2" w14:textId="77777777" w:rsidR="005B5A8B" w:rsidRPr="00443A23" w:rsidRDefault="00833D6E">
      <w:bookmarkStart w:id="15" w:name="_hs610adhx5yn" w:colFirst="0" w:colLast="0"/>
      <w:bookmarkEnd w:id="15"/>
      <w:r w:rsidRPr="00443A23">
        <w:t>Competing interest: None declared.</w:t>
      </w:r>
    </w:p>
    <w:p w14:paraId="7903BC79" w14:textId="77777777" w:rsidR="005B5A8B" w:rsidRPr="00443A23" w:rsidRDefault="005B5A8B">
      <w:bookmarkStart w:id="16" w:name="_peymk1swjh8t" w:colFirst="0" w:colLast="0"/>
      <w:bookmarkEnd w:id="16"/>
    </w:p>
    <w:p w14:paraId="1F62762E" w14:textId="77777777" w:rsidR="005B5A8B" w:rsidRPr="00443A23" w:rsidRDefault="00833D6E">
      <w:bookmarkStart w:id="17" w:name="_9snzcu6y958e" w:colFirst="0" w:colLast="0"/>
      <w:bookmarkEnd w:id="17"/>
      <w:r w:rsidRPr="00443A23">
        <w:rPr>
          <w:b/>
        </w:rPr>
        <w:t xml:space="preserve">Data sharing statement: </w:t>
      </w:r>
      <w:r w:rsidRPr="00443A23">
        <w:t xml:space="preserve">This analysis used publicly available data. All data and scripts are available at </w:t>
      </w:r>
      <w:hyperlink r:id="rId8">
        <w:r w:rsidRPr="00443A23">
          <w:rPr>
            <w:color w:val="1155CC"/>
            <w:u w:val="single"/>
          </w:rPr>
          <w:t>https://doi.org/10.5281/zenodo.3946492</w:t>
        </w:r>
      </w:hyperlink>
    </w:p>
    <w:p w14:paraId="1F5C7EE1" w14:textId="77777777" w:rsidR="005B5A8B" w:rsidRPr="00443A23" w:rsidRDefault="005B5A8B">
      <w:bookmarkStart w:id="18" w:name="_7ig86x6alci3" w:colFirst="0" w:colLast="0"/>
      <w:bookmarkEnd w:id="18"/>
    </w:p>
    <w:p w14:paraId="3A7C521C" w14:textId="77777777" w:rsidR="005B5A8B" w:rsidRPr="00443A23" w:rsidRDefault="00833D6E">
      <w:pPr>
        <w:rPr>
          <w:i/>
        </w:rPr>
      </w:pPr>
      <w:r w:rsidRPr="00443A23">
        <w:rPr>
          <w:b/>
        </w:rPr>
        <w:t xml:space="preserve">Contributors: </w:t>
      </w:r>
      <w:r w:rsidRPr="00443A23">
        <w:t xml:space="preserve">JMA, RK, JS, and JBD contributed to the design of the study. JMA, CA and RK drafted the manuscript. JS and JMA performed the statistical analysis. All authors contributed to interpretation of data, revised the article critically for important intellectual </w:t>
      </w:r>
      <w:r w:rsidRPr="00443A23">
        <w:t xml:space="preserve">content, and approved the final version of the manuscript. JMA and RK, </w:t>
      </w:r>
      <w:r w:rsidRPr="00443A23">
        <w:rPr>
          <w:highlight w:val="white"/>
        </w:rPr>
        <w:t>the corresponding authors, attest that all listed authors meet authorship criteria and that no others meeting the criteria have been omitted.</w:t>
      </w:r>
    </w:p>
    <w:p w14:paraId="4E66C3E1" w14:textId="77777777" w:rsidR="005B5A8B" w:rsidRPr="00443A23" w:rsidRDefault="005B5A8B">
      <w:pPr>
        <w:rPr>
          <w:i/>
        </w:rPr>
      </w:pPr>
    </w:p>
    <w:p w14:paraId="5775620F" w14:textId="77777777" w:rsidR="005B5A8B" w:rsidRPr="00443A23" w:rsidRDefault="00833D6E">
      <w:r w:rsidRPr="00443A23">
        <w:rPr>
          <w:b/>
        </w:rPr>
        <w:t xml:space="preserve">Funding: </w:t>
      </w:r>
      <w:r w:rsidRPr="00443A23">
        <w:t>JMA and RK acknowledge support fr</w:t>
      </w:r>
      <w:r w:rsidRPr="00443A23">
        <w:t>om the Newton International Fellowship; JMA and JS acknowledge support from the Rockwool Foundation; JMA, RK, JBD and MCM were supported by Leverhulme Trust, John Fell Fund and ERC Advanced Grant 835079.</w:t>
      </w:r>
    </w:p>
    <w:p w14:paraId="4D3FB2B0" w14:textId="77777777" w:rsidR="005B5A8B" w:rsidRPr="00443A23" w:rsidRDefault="005B5A8B"/>
    <w:p w14:paraId="1FB6F097" w14:textId="77777777" w:rsidR="005B5A8B" w:rsidRPr="00443A23" w:rsidRDefault="005B5A8B"/>
    <w:p w14:paraId="4838A4DA" w14:textId="77777777" w:rsidR="005B5A8B" w:rsidRPr="00443A23" w:rsidRDefault="00833D6E">
      <w:pPr>
        <w:pStyle w:val="Subtitle"/>
        <w:rPr>
          <w:rFonts w:ascii="Times New Roman" w:hAnsi="Times New Roman" w:cs="Times New Roman"/>
          <w:color w:val="000000"/>
        </w:rPr>
      </w:pPr>
      <w:r w:rsidRPr="00443A23">
        <w:rPr>
          <w:rFonts w:ascii="Times New Roman" w:eastAsia="Times New Roman" w:hAnsi="Times New Roman" w:cs="Times New Roman"/>
          <w:b/>
          <w:i w:val="0"/>
          <w:color w:val="000000"/>
        </w:rPr>
        <w:t>References</w:t>
      </w:r>
    </w:p>
    <w:p w14:paraId="40190A6C" w14:textId="77777777" w:rsidR="005B5A8B" w:rsidRPr="00443A23" w:rsidRDefault="005B5A8B"/>
    <w:p w14:paraId="1BB1B92A" w14:textId="77777777" w:rsidR="005B5A8B" w:rsidRPr="00443A23" w:rsidRDefault="00833D6E">
      <w:pPr>
        <w:widowControl w:val="0"/>
        <w:pBdr>
          <w:top w:val="nil"/>
          <w:left w:val="nil"/>
          <w:bottom w:val="nil"/>
          <w:right w:val="nil"/>
          <w:between w:val="nil"/>
        </w:pBdr>
        <w:ind w:left="384" w:hanging="384"/>
      </w:pPr>
      <w:r w:rsidRPr="00443A23">
        <w:t xml:space="preserve"> </w:t>
      </w:r>
    </w:p>
    <w:bookmarkStart w:id="19" w:name="_Hlk59185445"/>
    <w:p w14:paraId="7A53F887" w14:textId="77777777" w:rsidR="00AB149F" w:rsidRPr="00AB149F" w:rsidRDefault="00443A23" w:rsidP="00AB149F">
      <w:pPr>
        <w:pStyle w:val="Bibliography"/>
      </w:pPr>
      <w:r w:rsidRPr="00443A23">
        <w:fldChar w:fldCharType="begin"/>
      </w:r>
      <w:r w:rsidR="00AB149F">
        <w:instrText xml:space="preserve"> ADDIN ZOTERO_BIBL {"uncited":[],"omitted":[],"custom":[]} CSL_BIBLIOGRAPHY </w:instrText>
      </w:r>
      <w:r w:rsidRPr="00443A23">
        <w:fldChar w:fldCharType="separate"/>
      </w:r>
      <w:r w:rsidR="00AB149F" w:rsidRPr="00AB149F">
        <w:t xml:space="preserve">1 </w:t>
      </w:r>
      <w:r w:rsidR="00AB149F" w:rsidRPr="00AB149F">
        <w:tab/>
        <w:t xml:space="preserve">Weinberger DM, Chen J, Cohen T, </w:t>
      </w:r>
      <w:r w:rsidR="00AB149F" w:rsidRPr="00AB149F">
        <w:rPr>
          <w:i/>
          <w:iCs/>
        </w:rPr>
        <w:t>et al.</w:t>
      </w:r>
      <w:r w:rsidR="00AB149F" w:rsidRPr="00AB149F">
        <w:t xml:space="preserve"> Estimation of Excess Deaths Associated With the COVID-19 Pandemic in the United States, March to May 2020. </w:t>
      </w:r>
      <w:r w:rsidR="00AB149F" w:rsidRPr="00AB149F">
        <w:rPr>
          <w:i/>
          <w:iCs/>
        </w:rPr>
        <w:t>JAMA Intern Med</w:t>
      </w:r>
      <w:r w:rsidR="00AB149F" w:rsidRPr="00AB149F">
        <w:t xml:space="preserve"> Published Online First: 1 July 2020. doi:10.1001/jamainternmed.2020.3391</w:t>
      </w:r>
    </w:p>
    <w:p w14:paraId="02724CCE" w14:textId="77777777" w:rsidR="00AB149F" w:rsidRPr="00AB149F" w:rsidRDefault="00AB149F" w:rsidP="00AB149F">
      <w:pPr>
        <w:pStyle w:val="Bibliography"/>
      </w:pPr>
      <w:r w:rsidRPr="00AB149F">
        <w:t xml:space="preserve">2 </w:t>
      </w:r>
      <w:r w:rsidRPr="00AB149F">
        <w:tab/>
        <w:t xml:space="preserve">Li R, Pei S, Chen B, </w:t>
      </w:r>
      <w:r w:rsidRPr="00AB149F">
        <w:rPr>
          <w:i/>
          <w:iCs/>
        </w:rPr>
        <w:t>et al.</w:t>
      </w:r>
      <w:r w:rsidRPr="00AB149F">
        <w:t xml:space="preserve"> Substantial undocumented infection facilitates the rapid dissemination of novel coronavirus (SARS-CoV-2). </w:t>
      </w:r>
      <w:r w:rsidRPr="00AB149F">
        <w:rPr>
          <w:i/>
          <w:iCs/>
        </w:rPr>
        <w:t>Science</w:t>
      </w:r>
      <w:r w:rsidRPr="00AB149F">
        <w:t xml:space="preserve"> </w:t>
      </w:r>
      <w:proofErr w:type="gramStart"/>
      <w:r w:rsidRPr="00AB149F">
        <w:t>2020;</w:t>
      </w:r>
      <w:r w:rsidRPr="00AB149F">
        <w:rPr>
          <w:b/>
          <w:bCs/>
        </w:rPr>
        <w:t>368</w:t>
      </w:r>
      <w:r w:rsidRPr="00AB149F">
        <w:t>:489</w:t>
      </w:r>
      <w:proofErr w:type="gramEnd"/>
      <w:r w:rsidRPr="00AB149F">
        <w:t>–93. doi:10.1126/</w:t>
      </w:r>
      <w:proofErr w:type="gramStart"/>
      <w:r w:rsidRPr="00AB149F">
        <w:t>science.abb</w:t>
      </w:r>
      <w:proofErr w:type="gramEnd"/>
      <w:r w:rsidRPr="00AB149F">
        <w:t>3221</w:t>
      </w:r>
    </w:p>
    <w:p w14:paraId="75F934C1" w14:textId="77777777" w:rsidR="00AB149F" w:rsidRPr="00AB149F" w:rsidRDefault="00AB149F" w:rsidP="00AB149F">
      <w:pPr>
        <w:pStyle w:val="Bibliography"/>
      </w:pPr>
      <w:r w:rsidRPr="00AB149F">
        <w:t xml:space="preserve">3 </w:t>
      </w:r>
      <w:r w:rsidRPr="00AB149F">
        <w:tab/>
        <w:t>ONS. The different uses of figures on deaths related to COVID-19 published by DHSC and the ONS - Office for National Statistics. https://www.ons.gov.uk/news/statementsandletters/thedifferentusesoffiguresondeathsfromcovid19publishedbydhscandtheons (accessed 3 Dec 2020).</w:t>
      </w:r>
    </w:p>
    <w:p w14:paraId="7469B99D" w14:textId="77777777" w:rsidR="00AB149F" w:rsidRPr="00AB149F" w:rsidRDefault="00AB149F" w:rsidP="00AB149F">
      <w:pPr>
        <w:pStyle w:val="Bibliography"/>
      </w:pPr>
      <w:r w:rsidRPr="00AB149F">
        <w:t xml:space="preserve">4 </w:t>
      </w:r>
      <w:r w:rsidRPr="00AB149F">
        <w:tab/>
      </w:r>
      <w:proofErr w:type="spellStart"/>
      <w:r w:rsidRPr="00AB149F">
        <w:t>Vandoros</w:t>
      </w:r>
      <w:proofErr w:type="spellEnd"/>
      <w:r w:rsidRPr="00AB149F">
        <w:t xml:space="preserve"> S. Excess mortality during the Covid-19 pandemic: Early evidence from England and Wales. </w:t>
      </w:r>
      <w:r w:rsidRPr="00AB149F">
        <w:rPr>
          <w:i/>
          <w:iCs/>
        </w:rPr>
        <w:t>Soc Sci Med</w:t>
      </w:r>
      <w:r w:rsidRPr="00AB149F">
        <w:t xml:space="preserve"> </w:t>
      </w:r>
      <w:proofErr w:type="gramStart"/>
      <w:r w:rsidRPr="00AB149F">
        <w:t>2020;</w:t>
      </w:r>
      <w:r w:rsidRPr="00AB149F">
        <w:rPr>
          <w:b/>
          <w:bCs/>
        </w:rPr>
        <w:t>258</w:t>
      </w:r>
      <w:r w:rsidRPr="00AB149F">
        <w:t>:113101</w:t>
      </w:r>
      <w:proofErr w:type="gramEnd"/>
      <w:r w:rsidRPr="00AB149F">
        <w:t xml:space="preserve">. </w:t>
      </w:r>
      <w:proofErr w:type="gramStart"/>
      <w:r w:rsidRPr="00AB149F">
        <w:t>doi:10.1016/j.socscimed</w:t>
      </w:r>
      <w:proofErr w:type="gramEnd"/>
      <w:r w:rsidRPr="00AB149F">
        <w:t>.2020.113101</w:t>
      </w:r>
    </w:p>
    <w:p w14:paraId="1702A35D" w14:textId="77777777" w:rsidR="00AB149F" w:rsidRPr="00AB149F" w:rsidRDefault="00AB149F" w:rsidP="00AB149F">
      <w:pPr>
        <w:pStyle w:val="Bibliography"/>
      </w:pPr>
      <w:r w:rsidRPr="00AB149F">
        <w:t xml:space="preserve">5 </w:t>
      </w:r>
      <w:r w:rsidRPr="00AB149F">
        <w:tab/>
        <w:t xml:space="preserve">Vollmer M, Radhakrishnan S, </w:t>
      </w:r>
      <w:proofErr w:type="spellStart"/>
      <w:r w:rsidRPr="00AB149F">
        <w:t>Kont</w:t>
      </w:r>
      <w:proofErr w:type="spellEnd"/>
      <w:r w:rsidRPr="00AB149F">
        <w:t xml:space="preserve"> M, </w:t>
      </w:r>
      <w:r w:rsidRPr="00AB149F">
        <w:rPr>
          <w:i/>
          <w:iCs/>
        </w:rPr>
        <w:t>et al.</w:t>
      </w:r>
      <w:r w:rsidRPr="00AB149F">
        <w:t xml:space="preserve"> Report 29: The impact of the COVID-19 epidemic on all-cause attendances to emergency departments in two large London hospitals: an observational study. </w:t>
      </w:r>
    </w:p>
    <w:p w14:paraId="5B41ECD7" w14:textId="77777777" w:rsidR="00AB149F" w:rsidRPr="00AB149F" w:rsidRDefault="00AB149F" w:rsidP="00AB149F">
      <w:pPr>
        <w:pStyle w:val="Bibliography"/>
      </w:pPr>
      <w:r w:rsidRPr="00AB149F">
        <w:lastRenderedPageBreak/>
        <w:t xml:space="preserve">6 </w:t>
      </w:r>
      <w:r w:rsidRPr="00AB149F">
        <w:tab/>
        <w:t xml:space="preserve">Tillett HE, Smith JWG, Gooch CD. Excess Deaths Attributable to Influenza in England and Wales: Age at Death and Certified Cause. </w:t>
      </w:r>
      <w:r w:rsidRPr="00AB149F">
        <w:rPr>
          <w:i/>
          <w:iCs/>
        </w:rPr>
        <w:t xml:space="preserve">Int J </w:t>
      </w:r>
      <w:proofErr w:type="spellStart"/>
      <w:r w:rsidRPr="00AB149F">
        <w:rPr>
          <w:i/>
          <w:iCs/>
        </w:rPr>
        <w:t>Epidemiol</w:t>
      </w:r>
      <w:proofErr w:type="spellEnd"/>
      <w:r w:rsidRPr="00AB149F">
        <w:t xml:space="preserve"> </w:t>
      </w:r>
      <w:proofErr w:type="gramStart"/>
      <w:r w:rsidRPr="00AB149F">
        <w:t>1983;</w:t>
      </w:r>
      <w:r w:rsidRPr="00AB149F">
        <w:rPr>
          <w:b/>
          <w:bCs/>
        </w:rPr>
        <w:t>12</w:t>
      </w:r>
      <w:r w:rsidRPr="00AB149F">
        <w:t>:344</w:t>
      </w:r>
      <w:proofErr w:type="gramEnd"/>
      <w:r w:rsidRPr="00AB149F">
        <w:t>–52. doi:10.1093/</w:t>
      </w:r>
      <w:proofErr w:type="spellStart"/>
      <w:r w:rsidRPr="00AB149F">
        <w:t>ije</w:t>
      </w:r>
      <w:proofErr w:type="spellEnd"/>
      <w:r w:rsidRPr="00AB149F">
        <w:t>/12.3.344</w:t>
      </w:r>
    </w:p>
    <w:p w14:paraId="0B27EDF1" w14:textId="77777777" w:rsidR="00AB149F" w:rsidRPr="00AB149F" w:rsidRDefault="00AB149F" w:rsidP="00AB149F">
      <w:pPr>
        <w:pStyle w:val="Bibliography"/>
        <w:rPr>
          <w:lang w:val="es-MX"/>
        </w:rPr>
      </w:pPr>
      <w:r w:rsidRPr="00AB149F">
        <w:t xml:space="preserve">7 </w:t>
      </w:r>
      <w:r w:rsidRPr="00AB149F">
        <w:tab/>
        <w:t xml:space="preserve">Darby SC, Rizza CR, Doll R, </w:t>
      </w:r>
      <w:r w:rsidRPr="00AB149F">
        <w:rPr>
          <w:i/>
          <w:iCs/>
        </w:rPr>
        <w:t>et al.</w:t>
      </w:r>
      <w:r w:rsidRPr="00AB149F">
        <w:t xml:space="preserve"> Incidence of AIDS and excess of mortality associated with HIV in haemophiliacs in the United Kingdom: report on behalf of the directors of haemophilia centres in the United Kingdom. </w:t>
      </w:r>
      <w:r w:rsidRPr="00AB149F">
        <w:rPr>
          <w:i/>
          <w:iCs/>
          <w:lang w:val="es-MX"/>
        </w:rPr>
        <w:t xml:space="preserve">Br </w:t>
      </w:r>
      <w:proofErr w:type="spellStart"/>
      <w:r w:rsidRPr="00AB149F">
        <w:rPr>
          <w:i/>
          <w:iCs/>
          <w:lang w:val="es-MX"/>
        </w:rPr>
        <w:t>Med</w:t>
      </w:r>
      <w:proofErr w:type="spellEnd"/>
      <w:r w:rsidRPr="00AB149F">
        <w:rPr>
          <w:i/>
          <w:iCs/>
          <w:lang w:val="es-MX"/>
        </w:rPr>
        <w:t xml:space="preserve"> J</w:t>
      </w:r>
      <w:r w:rsidRPr="00AB149F">
        <w:rPr>
          <w:lang w:val="es-MX"/>
        </w:rPr>
        <w:t xml:space="preserve"> 1989;</w:t>
      </w:r>
      <w:r w:rsidRPr="00AB149F">
        <w:rPr>
          <w:b/>
          <w:bCs/>
          <w:lang w:val="es-MX"/>
        </w:rPr>
        <w:t>298</w:t>
      </w:r>
      <w:r w:rsidRPr="00AB149F">
        <w:rPr>
          <w:lang w:val="es-MX"/>
        </w:rPr>
        <w:t>:1064–8. doi:10.1136/bmj.298.6680.1064</w:t>
      </w:r>
    </w:p>
    <w:p w14:paraId="15DFF75E" w14:textId="77777777" w:rsidR="00AB149F" w:rsidRPr="00AB149F" w:rsidRDefault="00AB149F" w:rsidP="00AB149F">
      <w:pPr>
        <w:pStyle w:val="Bibliography"/>
      </w:pPr>
      <w:r w:rsidRPr="00AB149F">
        <w:rPr>
          <w:lang w:val="es-MX"/>
        </w:rPr>
        <w:t xml:space="preserve">8 </w:t>
      </w:r>
      <w:r w:rsidRPr="00AB149F">
        <w:rPr>
          <w:lang w:val="es-MX"/>
        </w:rPr>
        <w:tab/>
      </w:r>
      <w:proofErr w:type="spellStart"/>
      <w:r w:rsidRPr="00AB149F">
        <w:rPr>
          <w:lang w:val="es-MX"/>
        </w:rPr>
        <w:t>Kontopantelis</w:t>
      </w:r>
      <w:proofErr w:type="spellEnd"/>
      <w:r w:rsidRPr="00AB149F">
        <w:rPr>
          <w:lang w:val="es-MX"/>
        </w:rPr>
        <w:t xml:space="preserve"> E, Mamas MA, </w:t>
      </w:r>
      <w:proofErr w:type="spellStart"/>
      <w:r w:rsidRPr="00AB149F">
        <w:rPr>
          <w:lang w:val="es-MX"/>
        </w:rPr>
        <w:t>Deanfield</w:t>
      </w:r>
      <w:proofErr w:type="spellEnd"/>
      <w:r w:rsidRPr="00AB149F">
        <w:rPr>
          <w:lang w:val="es-MX"/>
        </w:rPr>
        <w:t xml:space="preserve"> J, </w:t>
      </w:r>
      <w:r w:rsidRPr="00AB149F">
        <w:rPr>
          <w:i/>
          <w:iCs/>
          <w:lang w:val="es-MX"/>
        </w:rPr>
        <w:t>et al.</w:t>
      </w:r>
      <w:r w:rsidRPr="00AB149F">
        <w:rPr>
          <w:lang w:val="es-MX"/>
        </w:rPr>
        <w:t xml:space="preserve"> </w:t>
      </w:r>
      <w:r w:rsidRPr="00AB149F">
        <w:t xml:space="preserve">Excess mortality in England and Wales during the first wave of the COVID-19 pandemic. </w:t>
      </w:r>
      <w:r w:rsidRPr="00AB149F">
        <w:rPr>
          <w:i/>
          <w:iCs/>
        </w:rPr>
        <w:t xml:space="preserve">J </w:t>
      </w:r>
      <w:proofErr w:type="spellStart"/>
      <w:r w:rsidRPr="00AB149F">
        <w:rPr>
          <w:i/>
          <w:iCs/>
        </w:rPr>
        <w:t>Epidemiol</w:t>
      </w:r>
      <w:proofErr w:type="spellEnd"/>
      <w:r w:rsidRPr="00AB149F">
        <w:rPr>
          <w:i/>
          <w:iCs/>
        </w:rPr>
        <w:t xml:space="preserve"> Community Health</w:t>
      </w:r>
      <w:r w:rsidRPr="00AB149F">
        <w:t xml:space="preserve"> Published Online First: 15 October 2020. doi:10.1136/jech-2020-214764</w:t>
      </w:r>
    </w:p>
    <w:p w14:paraId="4C218932" w14:textId="77777777" w:rsidR="00AB149F" w:rsidRPr="00AB149F" w:rsidRDefault="00AB149F" w:rsidP="00AB149F">
      <w:pPr>
        <w:pStyle w:val="Bibliography"/>
      </w:pPr>
      <w:r w:rsidRPr="00AB149F">
        <w:t xml:space="preserve">9 </w:t>
      </w:r>
      <w:r w:rsidRPr="00AB149F">
        <w:tab/>
        <w:t>Deaths registered weekly in England and Wales, provisional: week ending 14 August 2020 - Office for National Statistics. https://www.ons.gov.uk/peoplepopulationandcommunity/birthsdeathsandmarriages/deaths/bulletins/deathsregisteredweeklyinenglandandwalesprovisional/weekending14august2020 (accessed 1 Sep 2020).</w:t>
      </w:r>
    </w:p>
    <w:p w14:paraId="3D9917E9" w14:textId="77777777" w:rsidR="00AB149F" w:rsidRPr="00AB149F" w:rsidRDefault="00AB149F" w:rsidP="00AB149F">
      <w:pPr>
        <w:pStyle w:val="Bibliography"/>
        <w:rPr>
          <w:lang w:val="es-MX"/>
        </w:rPr>
      </w:pPr>
      <w:r w:rsidRPr="00AB149F">
        <w:t xml:space="preserve">10 </w:t>
      </w:r>
      <w:r w:rsidRPr="00AB149F">
        <w:tab/>
        <w:t xml:space="preserve">Dowd JB, </w:t>
      </w:r>
      <w:proofErr w:type="spellStart"/>
      <w:r w:rsidRPr="00AB149F">
        <w:t>Andriano</w:t>
      </w:r>
      <w:proofErr w:type="spellEnd"/>
      <w:r w:rsidRPr="00AB149F">
        <w:t xml:space="preserve"> L, Brazel DM, </w:t>
      </w:r>
      <w:r w:rsidRPr="00AB149F">
        <w:rPr>
          <w:i/>
          <w:iCs/>
        </w:rPr>
        <w:t>et al.</w:t>
      </w:r>
      <w:r w:rsidRPr="00AB149F">
        <w:t xml:space="preserve"> Demographic science aids in understanding the spread and fatality rates of COVID-19. </w:t>
      </w:r>
      <w:proofErr w:type="spellStart"/>
      <w:r w:rsidRPr="00AB149F">
        <w:rPr>
          <w:i/>
          <w:iCs/>
          <w:lang w:val="es-MX"/>
        </w:rPr>
        <w:t>Proc</w:t>
      </w:r>
      <w:proofErr w:type="spellEnd"/>
      <w:r w:rsidRPr="00AB149F">
        <w:rPr>
          <w:i/>
          <w:iCs/>
          <w:lang w:val="es-MX"/>
        </w:rPr>
        <w:t xml:space="preserve"> </w:t>
      </w:r>
      <w:proofErr w:type="spellStart"/>
      <w:r w:rsidRPr="00AB149F">
        <w:rPr>
          <w:i/>
          <w:iCs/>
          <w:lang w:val="es-MX"/>
        </w:rPr>
        <w:t>Natl</w:t>
      </w:r>
      <w:proofErr w:type="spellEnd"/>
      <w:r w:rsidRPr="00AB149F">
        <w:rPr>
          <w:i/>
          <w:iCs/>
          <w:lang w:val="es-MX"/>
        </w:rPr>
        <w:t xml:space="preserve"> Acad </w:t>
      </w:r>
      <w:proofErr w:type="spellStart"/>
      <w:r w:rsidRPr="00AB149F">
        <w:rPr>
          <w:i/>
          <w:iCs/>
          <w:lang w:val="es-MX"/>
        </w:rPr>
        <w:t>Sci</w:t>
      </w:r>
      <w:proofErr w:type="spellEnd"/>
      <w:r w:rsidRPr="00AB149F">
        <w:rPr>
          <w:lang w:val="es-MX"/>
        </w:rPr>
        <w:t xml:space="preserve"> 2020;</w:t>
      </w:r>
      <w:r w:rsidRPr="00AB149F">
        <w:rPr>
          <w:b/>
          <w:bCs/>
          <w:lang w:val="es-MX"/>
        </w:rPr>
        <w:t>117</w:t>
      </w:r>
      <w:r w:rsidRPr="00AB149F">
        <w:rPr>
          <w:lang w:val="es-MX"/>
        </w:rPr>
        <w:t xml:space="preserve">:9696–9698. </w:t>
      </w:r>
      <w:proofErr w:type="spellStart"/>
      <w:r w:rsidRPr="00AB149F">
        <w:rPr>
          <w:lang w:val="es-MX"/>
        </w:rPr>
        <w:t>doi:doi</w:t>
      </w:r>
      <w:proofErr w:type="spellEnd"/>
      <w:r w:rsidRPr="00AB149F">
        <w:rPr>
          <w:lang w:val="es-MX"/>
        </w:rPr>
        <w:t>/10.1073/pnas.2004911117</w:t>
      </w:r>
    </w:p>
    <w:p w14:paraId="353709D5" w14:textId="77777777" w:rsidR="00AB149F" w:rsidRPr="00AB149F" w:rsidRDefault="00AB149F" w:rsidP="00AB149F">
      <w:pPr>
        <w:pStyle w:val="Bibliography"/>
      </w:pPr>
      <w:r w:rsidRPr="00AB149F">
        <w:rPr>
          <w:lang w:val="es-MX"/>
        </w:rPr>
        <w:t xml:space="preserve">11 </w:t>
      </w:r>
      <w:r w:rsidRPr="00AB149F">
        <w:rPr>
          <w:lang w:val="es-MX"/>
        </w:rPr>
        <w:tab/>
        <w:t xml:space="preserve">Nepomuceno MR, Acosta E, </w:t>
      </w:r>
      <w:proofErr w:type="spellStart"/>
      <w:r w:rsidRPr="00AB149F">
        <w:rPr>
          <w:lang w:val="es-MX"/>
        </w:rPr>
        <w:t>Alburez-Gutierrez</w:t>
      </w:r>
      <w:proofErr w:type="spellEnd"/>
      <w:r w:rsidRPr="00AB149F">
        <w:rPr>
          <w:lang w:val="es-MX"/>
        </w:rPr>
        <w:t xml:space="preserve"> D, </w:t>
      </w:r>
      <w:r w:rsidRPr="00AB149F">
        <w:rPr>
          <w:i/>
          <w:iCs/>
          <w:lang w:val="es-MX"/>
        </w:rPr>
        <w:t>et al.</w:t>
      </w:r>
      <w:r w:rsidRPr="00AB149F">
        <w:rPr>
          <w:lang w:val="es-MX"/>
        </w:rPr>
        <w:t xml:space="preserve"> </w:t>
      </w:r>
      <w:r w:rsidRPr="00AB149F">
        <w:t xml:space="preserve">Besides population age structure, health and other demographic factors can contribute to understanding the COVID-19 burden. </w:t>
      </w:r>
      <w:r w:rsidRPr="00AB149F">
        <w:rPr>
          <w:i/>
          <w:iCs/>
        </w:rPr>
        <w:t xml:space="preserve">Proc Natl </w:t>
      </w:r>
      <w:proofErr w:type="spellStart"/>
      <w:r w:rsidRPr="00AB149F">
        <w:rPr>
          <w:i/>
          <w:iCs/>
        </w:rPr>
        <w:t>Acad</w:t>
      </w:r>
      <w:proofErr w:type="spellEnd"/>
      <w:r w:rsidRPr="00AB149F">
        <w:rPr>
          <w:i/>
          <w:iCs/>
        </w:rPr>
        <w:t xml:space="preserve"> Sci</w:t>
      </w:r>
      <w:r w:rsidRPr="00AB149F">
        <w:t xml:space="preserve"> </w:t>
      </w:r>
      <w:proofErr w:type="gramStart"/>
      <w:r w:rsidRPr="00AB149F">
        <w:t>2020;</w:t>
      </w:r>
      <w:r w:rsidRPr="00AB149F">
        <w:rPr>
          <w:b/>
          <w:bCs/>
        </w:rPr>
        <w:t>117</w:t>
      </w:r>
      <w:r w:rsidRPr="00AB149F">
        <w:t>:13881</w:t>
      </w:r>
      <w:proofErr w:type="gramEnd"/>
      <w:r w:rsidRPr="00AB149F">
        <w:t>–3. doi:10.1073/pnas.2008760117</w:t>
      </w:r>
    </w:p>
    <w:p w14:paraId="1B80EF19" w14:textId="77777777" w:rsidR="00AB149F" w:rsidRPr="00AB149F" w:rsidRDefault="00AB149F" w:rsidP="00AB149F">
      <w:pPr>
        <w:pStyle w:val="Bibliography"/>
      </w:pPr>
      <w:r w:rsidRPr="00AB149F">
        <w:t xml:space="preserve">12 </w:t>
      </w:r>
      <w:r w:rsidRPr="00AB149F">
        <w:tab/>
        <w:t xml:space="preserve">Preston S, </w:t>
      </w:r>
      <w:proofErr w:type="spellStart"/>
      <w:r w:rsidRPr="00AB149F">
        <w:t>Heuveline</w:t>
      </w:r>
      <w:proofErr w:type="spellEnd"/>
      <w:r w:rsidRPr="00AB149F">
        <w:t xml:space="preserve"> P, Guillot M. </w:t>
      </w:r>
      <w:r w:rsidRPr="00AB149F">
        <w:rPr>
          <w:i/>
          <w:iCs/>
        </w:rPr>
        <w:t xml:space="preserve">Demography, Measuring and </w:t>
      </w:r>
      <w:proofErr w:type="spellStart"/>
      <w:r w:rsidRPr="00AB149F">
        <w:rPr>
          <w:i/>
          <w:iCs/>
        </w:rPr>
        <w:t>Modeling</w:t>
      </w:r>
      <w:proofErr w:type="spellEnd"/>
      <w:r w:rsidRPr="00AB149F">
        <w:rPr>
          <w:i/>
          <w:iCs/>
        </w:rPr>
        <w:t xml:space="preserve"> Population Processes</w:t>
      </w:r>
      <w:r w:rsidRPr="00AB149F">
        <w:t xml:space="preserve">. 2002. </w:t>
      </w:r>
    </w:p>
    <w:p w14:paraId="3C6146D5" w14:textId="77777777" w:rsidR="00AB149F" w:rsidRPr="00AB149F" w:rsidRDefault="00AB149F" w:rsidP="00AB149F">
      <w:pPr>
        <w:pStyle w:val="Bibliography"/>
      </w:pPr>
      <w:r w:rsidRPr="00AB149F">
        <w:t xml:space="preserve">13 </w:t>
      </w:r>
      <w:r w:rsidRPr="00AB149F">
        <w:tab/>
        <w:t xml:space="preserve">Aburto JM, Villavicencio F, </w:t>
      </w:r>
      <w:proofErr w:type="spellStart"/>
      <w:r w:rsidRPr="00AB149F">
        <w:t>Basellini</w:t>
      </w:r>
      <w:proofErr w:type="spellEnd"/>
      <w:r w:rsidRPr="00AB149F">
        <w:t xml:space="preserve"> U, </w:t>
      </w:r>
      <w:r w:rsidRPr="00AB149F">
        <w:rPr>
          <w:i/>
          <w:iCs/>
        </w:rPr>
        <w:t>et al.</w:t>
      </w:r>
      <w:r w:rsidRPr="00AB149F">
        <w:t xml:space="preserve"> Dynamics of life expectancy and life span equality. </w:t>
      </w:r>
      <w:r w:rsidRPr="00AB149F">
        <w:rPr>
          <w:i/>
          <w:iCs/>
        </w:rPr>
        <w:t xml:space="preserve">Proc Natl </w:t>
      </w:r>
      <w:proofErr w:type="spellStart"/>
      <w:r w:rsidRPr="00AB149F">
        <w:rPr>
          <w:i/>
          <w:iCs/>
        </w:rPr>
        <w:t>Acad</w:t>
      </w:r>
      <w:proofErr w:type="spellEnd"/>
      <w:r w:rsidRPr="00AB149F">
        <w:rPr>
          <w:i/>
          <w:iCs/>
        </w:rPr>
        <w:t xml:space="preserve"> Sci</w:t>
      </w:r>
      <w:r w:rsidRPr="00AB149F">
        <w:t xml:space="preserve"> </w:t>
      </w:r>
      <w:proofErr w:type="gramStart"/>
      <w:r w:rsidRPr="00AB149F">
        <w:t>2020;</w:t>
      </w:r>
      <w:r w:rsidRPr="00AB149F">
        <w:rPr>
          <w:b/>
          <w:bCs/>
        </w:rPr>
        <w:t>117</w:t>
      </w:r>
      <w:r w:rsidRPr="00AB149F">
        <w:t>:5250</w:t>
      </w:r>
      <w:proofErr w:type="gramEnd"/>
      <w:r w:rsidRPr="00AB149F">
        <w:t>–9. doi:10.1073/pnas.1915884117</w:t>
      </w:r>
    </w:p>
    <w:p w14:paraId="7AE72E6B" w14:textId="77777777" w:rsidR="00AB149F" w:rsidRPr="00AB149F" w:rsidRDefault="00AB149F" w:rsidP="00AB149F">
      <w:pPr>
        <w:pStyle w:val="Bibliography"/>
      </w:pPr>
      <w:r w:rsidRPr="00AB149F">
        <w:t xml:space="preserve">14 </w:t>
      </w:r>
      <w:r w:rsidRPr="00AB149F">
        <w:tab/>
        <w:t xml:space="preserve">van Raalte AA, </w:t>
      </w:r>
      <w:proofErr w:type="spellStart"/>
      <w:r w:rsidRPr="00AB149F">
        <w:t>Sasson</w:t>
      </w:r>
      <w:proofErr w:type="spellEnd"/>
      <w:r w:rsidRPr="00AB149F">
        <w:t xml:space="preserve"> I, </w:t>
      </w:r>
      <w:proofErr w:type="spellStart"/>
      <w:r w:rsidRPr="00AB149F">
        <w:t>Martikainen</w:t>
      </w:r>
      <w:proofErr w:type="spellEnd"/>
      <w:r w:rsidRPr="00AB149F">
        <w:t xml:space="preserve"> P. The case for monitoring life-span inequality. </w:t>
      </w:r>
      <w:r w:rsidRPr="00AB149F">
        <w:rPr>
          <w:i/>
          <w:iCs/>
        </w:rPr>
        <w:t>Science</w:t>
      </w:r>
      <w:r w:rsidRPr="00AB149F">
        <w:t xml:space="preserve"> </w:t>
      </w:r>
      <w:proofErr w:type="gramStart"/>
      <w:r w:rsidRPr="00AB149F">
        <w:t>2018;</w:t>
      </w:r>
      <w:r w:rsidRPr="00AB149F">
        <w:rPr>
          <w:b/>
          <w:bCs/>
        </w:rPr>
        <w:t>362</w:t>
      </w:r>
      <w:r w:rsidRPr="00AB149F">
        <w:t>:1002</w:t>
      </w:r>
      <w:proofErr w:type="gramEnd"/>
      <w:r w:rsidRPr="00AB149F">
        <w:t>–4. doi:10.1126/</w:t>
      </w:r>
      <w:proofErr w:type="gramStart"/>
      <w:r w:rsidRPr="00AB149F">
        <w:t>science.aau</w:t>
      </w:r>
      <w:proofErr w:type="gramEnd"/>
      <w:r w:rsidRPr="00AB149F">
        <w:t>5811</w:t>
      </w:r>
    </w:p>
    <w:p w14:paraId="11ECC54C" w14:textId="77777777" w:rsidR="00AB149F" w:rsidRPr="00AB149F" w:rsidRDefault="00AB149F" w:rsidP="00AB149F">
      <w:pPr>
        <w:pStyle w:val="Bibliography"/>
      </w:pPr>
      <w:r w:rsidRPr="00AB149F">
        <w:t xml:space="preserve">15 </w:t>
      </w:r>
      <w:r w:rsidRPr="00AB149F">
        <w:tab/>
        <w:t xml:space="preserve">Edwards RD, </w:t>
      </w:r>
      <w:proofErr w:type="spellStart"/>
      <w:r w:rsidRPr="00AB149F">
        <w:t>Tuljapurkar</w:t>
      </w:r>
      <w:proofErr w:type="spellEnd"/>
      <w:r w:rsidRPr="00AB149F">
        <w:t xml:space="preserve"> S. Inequality in Life Spans and a New Perspective on Mortality Convergence Across Industrialized Countries. </w:t>
      </w:r>
      <w:proofErr w:type="spellStart"/>
      <w:r w:rsidRPr="00AB149F">
        <w:rPr>
          <w:i/>
          <w:iCs/>
        </w:rPr>
        <w:t>Popul</w:t>
      </w:r>
      <w:proofErr w:type="spellEnd"/>
      <w:r w:rsidRPr="00AB149F">
        <w:rPr>
          <w:i/>
          <w:iCs/>
        </w:rPr>
        <w:t xml:space="preserve"> Dev Rev</w:t>
      </w:r>
      <w:r w:rsidRPr="00AB149F">
        <w:t xml:space="preserve"> </w:t>
      </w:r>
      <w:proofErr w:type="gramStart"/>
      <w:r w:rsidRPr="00AB149F">
        <w:t>2005;</w:t>
      </w:r>
      <w:r w:rsidRPr="00AB149F">
        <w:rPr>
          <w:b/>
          <w:bCs/>
        </w:rPr>
        <w:t>31</w:t>
      </w:r>
      <w:r w:rsidRPr="00AB149F">
        <w:t>:645</w:t>
      </w:r>
      <w:proofErr w:type="gramEnd"/>
      <w:r w:rsidRPr="00AB149F">
        <w:t>–74. doi:10.1111/j.1728-4457.</w:t>
      </w:r>
      <w:proofErr w:type="gramStart"/>
      <w:r w:rsidRPr="00AB149F">
        <w:t>2005.00092.x</w:t>
      </w:r>
      <w:proofErr w:type="gramEnd"/>
    </w:p>
    <w:p w14:paraId="4359A2FD" w14:textId="77777777" w:rsidR="00AB149F" w:rsidRPr="00AB149F" w:rsidRDefault="00AB149F" w:rsidP="00AB149F">
      <w:pPr>
        <w:pStyle w:val="Bibliography"/>
      </w:pPr>
      <w:r w:rsidRPr="00AB149F">
        <w:t xml:space="preserve">16 </w:t>
      </w:r>
      <w:r w:rsidRPr="00AB149F">
        <w:tab/>
        <w:t xml:space="preserve">Canudas-Romo V. The modal age at death and the shifting mortality hypothesis. </w:t>
      </w:r>
      <w:proofErr w:type="spellStart"/>
      <w:r w:rsidRPr="00AB149F">
        <w:rPr>
          <w:i/>
          <w:iCs/>
        </w:rPr>
        <w:t>Demogr</w:t>
      </w:r>
      <w:proofErr w:type="spellEnd"/>
      <w:r w:rsidRPr="00AB149F">
        <w:rPr>
          <w:i/>
          <w:iCs/>
        </w:rPr>
        <w:t xml:space="preserve"> Res</w:t>
      </w:r>
      <w:r w:rsidRPr="00AB149F">
        <w:t xml:space="preserve"> </w:t>
      </w:r>
      <w:proofErr w:type="gramStart"/>
      <w:r w:rsidRPr="00AB149F">
        <w:t>2008;</w:t>
      </w:r>
      <w:r w:rsidRPr="00AB149F">
        <w:rPr>
          <w:b/>
          <w:bCs/>
        </w:rPr>
        <w:t>19</w:t>
      </w:r>
      <w:r w:rsidRPr="00AB149F">
        <w:t>:1179</w:t>
      </w:r>
      <w:proofErr w:type="gramEnd"/>
      <w:r w:rsidRPr="00AB149F">
        <w:t>–204.</w:t>
      </w:r>
    </w:p>
    <w:p w14:paraId="60CEAE75" w14:textId="77777777" w:rsidR="00AB149F" w:rsidRPr="00AB149F" w:rsidRDefault="00AB149F" w:rsidP="00AB149F">
      <w:pPr>
        <w:pStyle w:val="Bibliography"/>
      </w:pPr>
      <w:r w:rsidRPr="00AB149F">
        <w:t xml:space="preserve">17 </w:t>
      </w:r>
      <w:r w:rsidRPr="00AB149F">
        <w:tab/>
        <w:t xml:space="preserve">ONS. All data related to Population estimates for the UK, England and Wales, </w:t>
      </w:r>
      <w:proofErr w:type="gramStart"/>
      <w:r w:rsidRPr="00AB149F">
        <w:t>Scotland</w:t>
      </w:r>
      <w:proofErr w:type="gramEnd"/>
      <w:r w:rsidRPr="00AB149F">
        <w:t xml:space="preserve"> and Northern Ireland: mid-2019 - Office for National Statistics. https://www.ons.gov.uk/peoplepopulationandcommunity/populationandmigration/populationestimates/bulletins/annualmidyearpopulationestimates/mid2019estimates/relateddata (accessed 10 Jul 2020).</w:t>
      </w:r>
    </w:p>
    <w:p w14:paraId="7407A394" w14:textId="77777777" w:rsidR="00AB149F" w:rsidRPr="00AB149F" w:rsidRDefault="00AB149F" w:rsidP="00AB149F">
      <w:pPr>
        <w:pStyle w:val="Bibliography"/>
      </w:pPr>
      <w:r w:rsidRPr="00AB149F">
        <w:lastRenderedPageBreak/>
        <w:t xml:space="preserve">18 </w:t>
      </w:r>
      <w:r w:rsidRPr="00AB149F">
        <w:tab/>
        <w:t>ONS. National population projections - Office for National Statistics. https://www.ons.gov.uk/peoplepopulationandcommunity/populationandmigration/populationprojections/bulletins/nationalpopulationprojections/2018based (accessed 10 Jul 2020).</w:t>
      </w:r>
    </w:p>
    <w:p w14:paraId="641B663D" w14:textId="77777777" w:rsidR="00AB149F" w:rsidRPr="00AB149F" w:rsidRDefault="00AB149F" w:rsidP="00AB149F">
      <w:pPr>
        <w:pStyle w:val="Bibliography"/>
      </w:pPr>
      <w:r w:rsidRPr="00AB149F">
        <w:t xml:space="preserve">19 </w:t>
      </w:r>
      <w:r w:rsidRPr="00AB149F">
        <w:tab/>
        <w:t xml:space="preserve">Dougherty L, Edelman A, Hyman JM. Nonnegativity-, Monotonicity-, or Convexity-Preserving Cubic and Quintic Hermite Interpolation. </w:t>
      </w:r>
      <w:proofErr w:type="gramStart"/>
      <w:r w:rsidRPr="00AB149F">
        <w:t>;:</w:t>
      </w:r>
      <w:proofErr w:type="gramEnd"/>
      <w:r w:rsidRPr="00AB149F">
        <w:t>24.</w:t>
      </w:r>
    </w:p>
    <w:p w14:paraId="0A2E2D92" w14:textId="77777777" w:rsidR="00AB149F" w:rsidRPr="00AB149F" w:rsidRDefault="00AB149F" w:rsidP="00AB149F">
      <w:pPr>
        <w:pStyle w:val="Bibliography"/>
      </w:pPr>
      <w:r w:rsidRPr="00AB149F">
        <w:t xml:space="preserve">20 </w:t>
      </w:r>
      <w:r w:rsidRPr="00AB149F">
        <w:tab/>
        <w:t>ONS. Deaths registered in England and Wales - Office for National Statistics. https://www.ons.gov.uk/peoplepopulationandcommunity/birthsdeathsandmarriages/deaths/datasets/deathsregisteredinenglandandwalesseriesdrreferencetables (accessed 10 Jul 2020).</w:t>
      </w:r>
    </w:p>
    <w:p w14:paraId="2896F3BC" w14:textId="77777777" w:rsidR="00AB149F" w:rsidRPr="00AB149F" w:rsidRDefault="00AB149F" w:rsidP="00AB149F">
      <w:pPr>
        <w:pStyle w:val="Bibliography"/>
      </w:pPr>
      <w:r w:rsidRPr="00AB149F">
        <w:t xml:space="preserve">21 </w:t>
      </w:r>
      <w:r w:rsidRPr="00AB149F">
        <w:tab/>
        <w:t xml:space="preserve">ONS. Deaths involving COVID-19, </w:t>
      </w:r>
      <w:proofErr w:type="gramStart"/>
      <w:r w:rsidRPr="00AB149F">
        <w:t>England</w:t>
      </w:r>
      <w:proofErr w:type="gramEnd"/>
      <w:r w:rsidRPr="00AB149F">
        <w:t xml:space="preserve"> and Wales - Office for National Statistics. https://www.ons.gov.uk/peoplepopulationandcommunity/birthsdeathsandmarriages/deaths/bulletins/deathsinvolvingcovid19englandandwales/deathsoccurringinmay2020#time-taken-for-the-deaths-in-march-april-and-may-to-be-registered (accessed 14 Jul 2020).</w:t>
      </w:r>
    </w:p>
    <w:p w14:paraId="421147E4" w14:textId="77777777" w:rsidR="00AB149F" w:rsidRPr="00AB149F" w:rsidRDefault="00AB149F" w:rsidP="00AB149F">
      <w:pPr>
        <w:pStyle w:val="Bibliography"/>
      </w:pPr>
      <w:r w:rsidRPr="00AB149F">
        <w:t xml:space="preserve">22 </w:t>
      </w:r>
      <w:r w:rsidRPr="00AB149F">
        <w:tab/>
        <w:t>ONS. Analysis of death registrations not involving coronavirus (COVID-19), England and Wales - Office for National Statistics. https://www.ons.gov.uk/peoplepopulationandcommunity/birthsdeathsandmarriages/deaths/articles/analysisofdeathregistrationsnotinvolvingcoronaviruscovid19englandandwales28december2019to1may2020/technicalannex (accessed 14 Jul 2020).</w:t>
      </w:r>
    </w:p>
    <w:p w14:paraId="2BFFD271" w14:textId="77777777" w:rsidR="00AB149F" w:rsidRPr="00AB149F" w:rsidRDefault="00AB149F" w:rsidP="00AB149F">
      <w:pPr>
        <w:pStyle w:val="Bibliography"/>
      </w:pPr>
      <w:r w:rsidRPr="00AB149F">
        <w:t xml:space="preserve">23 </w:t>
      </w:r>
      <w:r w:rsidRPr="00AB149F">
        <w:tab/>
        <w:t>ONS. Impact of registration delays on mortality statistics in England and Wales - Office for National Statistics. https://www.ons.gov.uk/peoplepopulationandcommunity/birthsdeathsandmarriages/deaths/articles/impactofregistrationdelaysonmortalitystatisticsinenglandandwales/2018 (accessed 10 Jul 2020).</w:t>
      </w:r>
    </w:p>
    <w:p w14:paraId="10390003" w14:textId="77777777" w:rsidR="00AB149F" w:rsidRPr="00AB149F" w:rsidRDefault="00AB149F" w:rsidP="00AB149F">
      <w:pPr>
        <w:pStyle w:val="Bibliography"/>
      </w:pPr>
      <w:r w:rsidRPr="00AB149F">
        <w:t xml:space="preserve">24 </w:t>
      </w:r>
      <w:r w:rsidRPr="00AB149F">
        <w:tab/>
        <w:t xml:space="preserve">Wood SN. </w:t>
      </w:r>
      <w:r w:rsidRPr="00AB149F">
        <w:rPr>
          <w:i/>
          <w:iCs/>
        </w:rPr>
        <w:t>Generalized Additive Models: An Introduction with R, Second Edition</w:t>
      </w:r>
      <w:r w:rsidRPr="00AB149F">
        <w:t xml:space="preserve">. CRC Press 2017. </w:t>
      </w:r>
    </w:p>
    <w:p w14:paraId="75C22716" w14:textId="77777777" w:rsidR="00AB149F" w:rsidRPr="00AB149F" w:rsidRDefault="00AB149F" w:rsidP="00AB149F">
      <w:pPr>
        <w:pStyle w:val="Bibliography"/>
      </w:pPr>
      <w:r w:rsidRPr="00AB149F">
        <w:t xml:space="preserve">25 </w:t>
      </w:r>
      <w:r w:rsidRPr="00AB149F">
        <w:tab/>
        <w:t xml:space="preserve">Nielsen J, Krause TG, </w:t>
      </w:r>
      <w:proofErr w:type="spellStart"/>
      <w:r w:rsidRPr="00AB149F">
        <w:t>Mølbak</w:t>
      </w:r>
      <w:proofErr w:type="spellEnd"/>
      <w:r w:rsidRPr="00AB149F">
        <w:t xml:space="preserve"> K. Influenza-associated mortality determined from all-cause mortality, Denmark 2010/11-2016/17: The </w:t>
      </w:r>
      <w:proofErr w:type="spellStart"/>
      <w:r w:rsidRPr="00AB149F">
        <w:t>FluMOMO</w:t>
      </w:r>
      <w:proofErr w:type="spellEnd"/>
      <w:r w:rsidRPr="00AB149F">
        <w:t xml:space="preserve"> model. </w:t>
      </w:r>
      <w:r w:rsidRPr="00AB149F">
        <w:rPr>
          <w:i/>
          <w:iCs/>
        </w:rPr>
        <w:t>Influenza Other Respir Viruses</w:t>
      </w:r>
      <w:r w:rsidRPr="00AB149F">
        <w:t xml:space="preserve"> </w:t>
      </w:r>
      <w:proofErr w:type="gramStart"/>
      <w:r w:rsidRPr="00AB149F">
        <w:t>2018;</w:t>
      </w:r>
      <w:r w:rsidRPr="00AB149F">
        <w:rPr>
          <w:b/>
          <w:bCs/>
        </w:rPr>
        <w:t>12</w:t>
      </w:r>
      <w:r w:rsidRPr="00AB149F">
        <w:t>:591</w:t>
      </w:r>
      <w:proofErr w:type="gramEnd"/>
      <w:r w:rsidRPr="00AB149F">
        <w:t>–604. doi:10.1111/irv.12564</w:t>
      </w:r>
    </w:p>
    <w:p w14:paraId="34627972" w14:textId="77777777" w:rsidR="00AB149F" w:rsidRPr="00AB149F" w:rsidRDefault="00AB149F" w:rsidP="00AB149F">
      <w:pPr>
        <w:pStyle w:val="Bibliography"/>
      </w:pPr>
      <w:r w:rsidRPr="00AB149F">
        <w:t xml:space="preserve">26 </w:t>
      </w:r>
      <w:r w:rsidRPr="00AB149F">
        <w:tab/>
        <w:t xml:space="preserve">Serfling RE. Methods for Current Statistical Analysis of Excess Pneumonia-Influenza Deaths. </w:t>
      </w:r>
      <w:r w:rsidRPr="00AB149F">
        <w:rPr>
          <w:i/>
          <w:iCs/>
        </w:rPr>
        <w:t>Public Health Rep 1896-1970</w:t>
      </w:r>
      <w:r w:rsidRPr="00AB149F">
        <w:t xml:space="preserve"> </w:t>
      </w:r>
      <w:proofErr w:type="gramStart"/>
      <w:r w:rsidRPr="00AB149F">
        <w:t>1963;</w:t>
      </w:r>
      <w:r w:rsidRPr="00AB149F">
        <w:rPr>
          <w:b/>
          <w:bCs/>
        </w:rPr>
        <w:t>78</w:t>
      </w:r>
      <w:r w:rsidRPr="00AB149F">
        <w:t>:494</w:t>
      </w:r>
      <w:proofErr w:type="gramEnd"/>
      <w:r w:rsidRPr="00AB149F">
        <w:t>–506. doi:10.2307/4591848</w:t>
      </w:r>
    </w:p>
    <w:p w14:paraId="40D9C708" w14:textId="77777777" w:rsidR="00AB149F" w:rsidRPr="00AB149F" w:rsidRDefault="00AB149F" w:rsidP="00AB149F">
      <w:pPr>
        <w:pStyle w:val="Bibliography"/>
      </w:pPr>
      <w:r w:rsidRPr="00AB149F">
        <w:t xml:space="preserve">27 </w:t>
      </w:r>
      <w:r w:rsidRPr="00AB149F">
        <w:tab/>
        <w:t xml:space="preserve">Andreev EM, </w:t>
      </w:r>
      <w:proofErr w:type="spellStart"/>
      <w:r w:rsidRPr="00AB149F">
        <w:t>Shkolnikov</w:t>
      </w:r>
      <w:proofErr w:type="spellEnd"/>
      <w:r w:rsidRPr="00AB149F">
        <w:t xml:space="preserve"> VM. Spreadsheet for calculation of confidence limits for any life table or healthy-life table quantity. 0 ed. Rostock</w:t>
      </w:r>
      <w:proofErr w:type="gramStart"/>
      <w:r w:rsidRPr="00AB149F">
        <w:t>: :</w:t>
      </w:r>
      <w:proofErr w:type="gramEnd"/>
      <w:r w:rsidRPr="00AB149F">
        <w:t xml:space="preserve"> Max Planck Institute for Demographic Research 2010. doi:10.4054/MPIDR-TR-2010-005</w:t>
      </w:r>
    </w:p>
    <w:p w14:paraId="7DB555B8" w14:textId="77777777" w:rsidR="00AB149F" w:rsidRPr="00AB149F" w:rsidRDefault="00AB149F" w:rsidP="00AB149F">
      <w:pPr>
        <w:pStyle w:val="Bibliography"/>
      </w:pPr>
      <w:r w:rsidRPr="00AB149F">
        <w:t xml:space="preserve">28 </w:t>
      </w:r>
      <w:r w:rsidRPr="00AB149F">
        <w:tab/>
        <w:t xml:space="preserve">Team RC. </w:t>
      </w:r>
      <w:r w:rsidRPr="00AB149F">
        <w:rPr>
          <w:i/>
          <w:iCs/>
        </w:rPr>
        <w:t>R: A language and environment for statistical computing</w:t>
      </w:r>
      <w:r w:rsidRPr="00AB149F">
        <w:t xml:space="preserve">. Vienna, Austria 2013. </w:t>
      </w:r>
    </w:p>
    <w:p w14:paraId="30A66F8D" w14:textId="77777777" w:rsidR="00AB149F" w:rsidRPr="00AB149F" w:rsidRDefault="00AB149F" w:rsidP="00AB149F">
      <w:pPr>
        <w:pStyle w:val="Bibliography"/>
      </w:pPr>
      <w:r w:rsidRPr="00AB149F">
        <w:t xml:space="preserve">29 </w:t>
      </w:r>
      <w:r w:rsidRPr="00AB149F">
        <w:tab/>
        <w:t xml:space="preserve">Aburto JM, </w:t>
      </w:r>
      <w:proofErr w:type="spellStart"/>
      <w:r w:rsidRPr="00AB149F">
        <w:t>Schoeley</w:t>
      </w:r>
      <w:proofErr w:type="spellEnd"/>
      <w:r w:rsidRPr="00AB149F">
        <w:t xml:space="preserve"> J. </w:t>
      </w:r>
      <w:proofErr w:type="spellStart"/>
      <w:r w:rsidRPr="00AB149F">
        <w:rPr>
          <w:i/>
          <w:iCs/>
        </w:rPr>
        <w:t>OxfordDemSci</w:t>
      </w:r>
      <w:proofErr w:type="spellEnd"/>
      <w:r w:rsidRPr="00AB149F">
        <w:rPr>
          <w:i/>
          <w:iCs/>
        </w:rPr>
        <w:t>/Excess-Deaths</w:t>
      </w:r>
      <w:r w:rsidRPr="00AB149F">
        <w:t>. Leverhulme Centre for Demographic Science 2020. https://github.com/OxfordDemSci/Excess-Deaths (accessed 10 Jul 2020).</w:t>
      </w:r>
    </w:p>
    <w:p w14:paraId="7C1249DD" w14:textId="77777777" w:rsidR="00AB149F" w:rsidRPr="00AB149F" w:rsidRDefault="00AB149F" w:rsidP="00AB149F">
      <w:pPr>
        <w:pStyle w:val="Bibliography"/>
      </w:pPr>
      <w:r w:rsidRPr="00AB149F">
        <w:t xml:space="preserve">30 </w:t>
      </w:r>
      <w:r w:rsidRPr="00AB149F">
        <w:tab/>
        <w:t>A pandemic primer on excess mortality statistics and their comparability across countries. Our World Data. https://ourworldindata.org/covid-excess-mortality (accessed 9 Jul 2020).</w:t>
      </w:r>
    </w:p>
    <w:p w14:paraId="64A894BA" w14:textId="77777777" w:rsidR="00AB149F" w:rsidRPr="00AB149F" w:rsidRDefault="00AB149F" w:rsidP="00AB149F">
      <w:pPr>
        <w:pStyle w:val="Bibliography"/>
      </w:pPr>
      <w:r w:rsidRPr="00AB149F">
        <w:lastRenderedPageBreak/>
        <w:t xml:space="preserve">31 </w:t>
      </w:r>
      <w:r w:rsidRPr="00AB149F">
        <w:tab/>
        <w:t xml:space="preserve">Dowd JB, </w:t>
      </w:r>
      <w:proofErr w:type="spellStart"/>
      <w:r w:rsidRPr="00AB149F">
        <w:t>Andriano</w:t>
      </w:r>
      <w:proofErr w:type="spellEnd"/>
      <w:r w:rsidRPr="00AB149F">
        <w:t xml:space="preserve"> L, Brazel DM, </w:t>
      </w:r>
      <w:r w:rsidRPr="00AB149F">
        <w:rPr>
          <w:i/>
          <w:iCs/>
        </w:rPr>
        <w:t>et al.</w:t>
      </w:r>
      <w:r w:rsidRPr="00AB149F">
        <w:t xml:space="preserve"> Demographic science aids in understanding the spread and fatality rates of COVID-19. </w:t>
      </w:r>
      <w:proofErr w:type="gramStart"/>
      <w:r w:rsidRPr="00AB149F">
        <w:t>;:</w:t>
      </w:r>
      <w:proofErr w:type="gramEnd"/>
      <w:r w:rsidRPr="00AB149F">
        <w:t>3.</w:t>
      </w:r>
    </w:p>
    <w:p w14:paraId="325E7DB6" w14:textId="77777777" w:rsidR="00AB149F" w:rsidRPr="00AB149F" w:rsidRDefault="00AB149F" w:rsidP="00AB149F">
      <w:pPr>
        <w:pStyle w:val="Bibliography"/>
      </w:pPr>
      <w:r w:rsidRPr="00AB149F">
        <w:t xml:space="preserve">32 </w:t>
      </w:r>
      <w:r w:rsidRPr="00AB149F">
        <w:tab/>
        <w:t xml:space="preserve">Verity R, </w:t>
      </w:r>
      <w:proofErr w:type="spellStart"/>
      <w:r w:rsidRPr="00AB149F">
        <w:t>Okell</w:t>
      </w:r>
      <w:proofErr w:type="spellEnd"/>
      <w:r w:rsidRPr="00AB149F">
        <w:t xml:space="preserve"> LC, </w:t>
      </w:r>
      <w:proofErr w:type="spellStart"/>
      <w:r w:rsidRPr="00AB149F">
        <w:t>Dorigatti</w:t>
      </w:r>
      <w:proofErr w:type="spellEnd"/>
      <w:r w:rsidRPr="00AB149F">
        <w:t xml:space="preserve"> I, </w:t>
      </w:r>
      <w:r w:rsidRPr="00AB149F">
        <w:rPr>
          <w:i/>
          <w:iCs/>
        </w:rPr>
        <w:t>et al.</w:t>
      </w:r>
      <w:r w:rsidRPr="00AB149F">
        <w:t xml:space="preserve"> Estimates of the severity of coronavirus disease 2019: a model-based analysis. </w:t>
      </w:r>
      <w:r w:rsidRPr="00AB149F">
        <w:rPr>
          <w:i/>
          <w:iCs/>
        </w:rPr>
        <w:t>Lancet Infect Dis</w:t>
      </w:r>
      <w:r w:rsidRPr="00AB149F">
        <w:t xml:space="preserve"> </w:t>
      </w:r>
      <w:proofErr w:type="gramStart"/>
      <w:r w:rsidRPr="00AB149F">
        <w:t>2020;</w:t>
      </w:r>
      <w:r w:rsidRPr="00AB149F">
        <w:rPr>
          <w:b/>
          <w:bCs/>
        </w:rPr>
        <w:t>20</w:t>
      </w:r>
      <w:r w:rsidRPr="00AB149F">
        <w:t>:669</w:t>
      </w:r>
      <w:proofErr w:type="gramEnd"/>
      <w:r w:rsidRPr="00AB149F">
        <w:t>–77. doi:10.1016/S1473-3099(20)30243-7</w:t>
      </w:r>
    </w:p>
    <w:p w14:paraId="6E09764C" w14:textId="77777777" w:rsidR="00AB149F" w:rsidRPr="00AB149F" w:rsidRDefault="00AB149F" w:rsidP="00AB149F">
      <w:pPr>
        <w:pStyle w:val="Bibliography"/>
      </w:pPr>
      <w:r w:rsidRPr="00AB149F">
        <w:t xml:space="preserve">33 </w:t>
      </w:r>
      <w:r w:rsidRPr="00AB149F">
        <w:tab/>
        <w:t xml:space="preserve">Kashnitsky I, Aburto JM. COVID-19 in unequally ageing European regions. </w:t>
      </w:r>
      <w:r w:rsidRPr="00AB149F">
        <w:rPr>
          <w:i/>
          <w:iCs/>
        </w:rPr>
        <w:t>World Dev</w:t>
      </w:r>
      <w:r w:rsidRPr="00AB149F">
        <w:t xml:space="preserve"> </w:t>
      </w:r>
      <w:proofErr w:type="gramStart"/>
      <w:r w:rsidRPr="00AB149F">
        <w:t>2020;:</w:t>
      </w:r>
      <w:proofErr w:type="gramEnd"/>
      <w:r w:rsidRPr="00AB149F">
        <w:t xml:space="preserve">105170. </w:t>
      </w:r>
      <w:proofErr w:type="gramStart"/>
      <w:r w:rsidRPr="00AB149F">
        <w:t>doi:10.1016/j.worlddev</w:t>
      </w:r>
      <w:proofErr w:type="gramEnd"/>
      <w:r w:rsidRPr="00AB149F">
        <w:t>.2020.105170</w:t>
      </w:r>
    </w:p>
    <w:p w14:paraId="7C0C30E0" w14:textId="77777777" w:rsidR="00AB149F" w:rsidRPr="00AB149F" w:rsidRDefault="00AB149F" w:rsidP="00AB149F">
      <w:pPr>
        <w:pStyle w:val="Bibliography"/>
      </w:pPr>
      <w:r w:rsidRPr="00AB149F">
        <w:t xml:space="preserve">34 </w:t>
      </w:r>
      <w:r w:rsidRPr="00AB149F">
        <w:tab/>
        <w:t xml:space="preserve">Hiam L, Harrison D, McKee M, </w:t>
      </w:r>
      <w:r w:rsidRPr="00AB149F">
        <w:rPr>
          <w:i/>
          <w:iCs/>
        </w:rPr>
        <w:t>et al.</w:t>
      </w:r>
      <w:r w:rsidRPr="00AB149F">
        <w:t xml:space="preserve"> Why is life expectancy in England and Wales ‘stalling’? </w:t>
      </w:r>
      <w:r w:rsidRPr="00AB149F">
        <w:rPr>
          <w:i/>
          <w:iCs/>
        </w:rPr>
        <w:t xml:space="preserve">J </w:t>
      </w:r>
      <w:proofErr w:type="spellStart"/>
      <w:r w:rsidRPr="00AB149F">
        <w:rPr>
          <w:i/>
          <w:iCs/>
        </w:rPr>
        <w:t>Epidemiol</w:t>
      </w:r>
      <w:proofErr w:type="spellEnd"/>
      <w:r w:rsidRPr="00AB149F">
        <w:rPr>
          <w:i/>
          <w:iCs/>
        </w:rPr>
        <w:t xml:space="preserve"> Community Health</w:t>
      </w:r>
      <w:r w:rsidRPr="00AB149F">
        <w:t xml:space="preserve"> </w:t>
      </w:r>
      <w:proofErr w:type="gramStart"/>
      <w:r w:rsidRPr="00AB149F">
        <w:t>2018;</w:t>
      </w:r>
      <w:r w:rsidRPr="00AB149F">
        <w:rPr>
          <w:b/>
          <w:bCs/>
        </w:rPr>
        <w:t>72</w:t>
      </w:r>
      <w:r w:rsidRPr="00AB149F">
        <w:t>:404</w:t>
      </w:r>
      <w:proofErr w:type="gramEnd"/>
      <w:r w:rsidRPr="00AB149F">
        <w:t>–8. doi:10.1136/jech-2017-210401</w:t>
      </w:r>
    </w:p>
    <w:p w14:paraId="7ABBF789" w14:textId="77777777" w:rsidR="00AB149F" w:rsidRPr="00AB149F" w:rsidRDefault="00AB149F" w:rsidP="00AB149F">
      <w:pPr>
        <w:pStyle w:val="Bibliography"/>
      </w:pPr>
      <w:r w:rsidRPr="00AB149F">
        <w:t xml:space="preserve">35 </w:t>
      </w:r>
      <w:r w:rsidRPr="00AB149F">
        <w:tab/>
        <w:t xml:space="preserve">Ho JY, </w:t>
      </w:r>
      <w:proofErr w:type="spellStart"/>
      <w:r w:rsidRPr="00AB149F">
        <w:t>Hendi</w:t>
      </w:r>
      <w:proofErr w:type="spellEnd"/>
      <w:r w:rsidRPr="00AB149F">
        <w:t xml:space="preserve"> AS. Recent trends in life expectancy across high income countries: retrospective observational study. </w:t>
      </w:r>
      <w:r w:rsidRPr="00AB149F">
        <w:rPr>
          <w:i/>
          <w:iCs/>
        </w:rPr>
        <w:t>BMJ</w:t>
      </w:r>
      <w:r w:rsidRPr="00AB149F">
        <w:t xml:space="preserve"> 2018;</w:t>
      </w:r>
      <w:r w:rsidRPr="00AB149F">
        <w:rPr>
          <w:b/>
          <w:bCs/>
        </w:rPr>
        <w:t>362</w:t>
      </w:r>
      <w:r w:rsidRPr="00AB149F">
        <w:t>. doi:10.1136/</w:t>
      </w:r>
      <w:proofErr w:type="gramStart"/>
      <w:r w:rsidRPr="00AB149F">
        <w:t>bmj.k</w:t>
      </w:r>
      <w:proofErr w:type="gramEnd"/>
      <w:r w:rsidRPr="00AB149F">
        <w:t>2562</w:t>
      </w:r>
    </w:p>
    <w:p w14:paraId="18142DD8" w14:textId="77777777" w:rsidR="00AB149F" w:rsidRPr="00AB149F" w:rsidRDefault="00AB149F" w:rsidP="00AB149F">
      <w:pPr>
        <w:pStyle w:val="Bibliography"/>
      </w:pPr>
      <w:r w:rsidRPr="00AB149F">
        <w:t xml:space="preserve">36 </w:t>
      </w:r>
      <w:r w:rsidRPr="00AB149F">
        <w:tab/>
        <w:t xml:space="preserve">Life tables, principal projection, </w:t>
      </w:r>
      <w:proofErr w:type="gramStart"/>
      <w:r w:rsidRPr="00AB149F">
        <w:t>England</w:t>
      </w:r>
      <w:proofErr w:type="gramEnd"/>
      <w:r w:rsidRPr="00AB149F">
        <w:t xml:space="preserve"> and Wales - Office for National Statistics. https://www.ons.gov.uk/peoplepopulationandcommunity/birthsdeathsandmarriages/lifeexpectancies/datasets/lifetablesprincipalprojectionenglandandwales (accessed 14 Jul 2020).</w:t>
      </w:r>
    </w:p>
    <w:p w14:paraId="592F80AC" w14:textId="77777777" w:rsidR="00AB149F" w:rsidRPr="00AB149F" w:rsidRDefault="00AB149F" w:rsidP="00AB149F">
      <w:pPr>
        <w:pStyle w:val="Bibliography"/>
      </w:pPr>
      <w:r w:rsidRPr="00AB149F">
        <w:t xml:space="preserve">37 </w:t>
      </w:r>
      <w:r w:rsidRPr="00AB149F">
        <w:tab/>
        <w:t xml:space="preserve">Gagnon A, Miller MS, Hallman SA, </w:t>
      </w:r>
      <w:r w:rsidRPr="00AB149F">
        <w:rPr>
          <w:i/>
          <w:iCs/>
        </w:rPr>
        <w:t>et al.</w:t>
      </w:r>
      <w:r w:rsidRPr="00AB149F">
        <w:t xml:space="preserve"> Age-Specific Mortality During the 1918 Influenza Pandemic: Unravelling the Mystery of High Young Adult Mortality. </w:t>
      </w:r>
      <w:r w:rsidRPr="00AB149F">
        <w:rPr>
          <w:i/>
          <w:iCs/>
        </w:rPr>
        <w:t>PLOS ONE</w:t>
      </w:r>
      <w:r w:rsidRPr="00AB149F">
        <w:t xml:space="preserve"> 2013;</w:t>
      </w:r>
      <w:proofErr w:type="gramStart"/>
      <w:r w:rsidRPr="00AB149F">
        <w:rPr>
          <w:b/>
          <w:bCs/>
        </w:rPr>
        <w:t>8</w:t>
      </w:r>
      <w:r w:rsidRPr="00AB149F">
        <w:t>:e</w:t>
      </w:r>
      <w:proofErr w:type="gramEnd"/>
      <w:r w:rsidRPr="00AB149F">
        <w:t xml:space="preserve">69586. </w:t>
      </w:r>
      <w:proofErr w:type="gramStart"/>
      <w:r w:rsidRPr="00AB149F">
        <w:t>doi:10.1371/journal.pone</w:t>
      </w:r>
      <w:proofErr w:type="gramEnd"/>
      <w:r w:rsidRPr="00AB149F">
        <w:t>.0069586</w:t>
      </w:r>
    </w:p>
    <w:p w14:paraId="0E683216" w14:textId="77777777" w:rsidR="00AB149F" w:rsidRPr="00AB149F" w:rsidRDefault="00AB149F" w:rsidP="00AB149F">
      <w:pPr>
        <w:pStyle w:val="Bibliography"/>
      </w:pPr>
      <w:r w:rsidRPr="00AB149F">
        <w:t xml:space="preserve">38 </w:t>
      </w:r>
      <w:r w:rsidRPr="00AB149F">
        <w:tab/>
      </w:r>
      <w:proofErr w:type="spellStart"/>
      <w:r w:rsidRPr="00AB149F">
        <w:t>Viboud</w:t>
      </w:r>
      <w:proofErr w:type="spellEnd"/>
      <w:r w:rsidRPr="00AB149F">
        <w:t xml:space="preserve"> C, Simonsen L, Fuentes R, </w:t>
      </w:r>
      <w:r w:rsidRPr="00AB149F">
        <w:rPr>
          <w:i/>
          <w:iCs/>
        </w:rPr>
        <w:t>et al.</w:t>
      </w:r>
      <w:r w:rsidRPr="00AB149F">
        <w:t xml:space="preserve"> Global Mortality Impact of the 1957–1959 Influenza Pandemic. </w:t>
      </w:r>
      <w:r w:rsidRPr="00AB149F">
        <w:rPr>
          <w:i/>
          <w:iCs/>
        </w:rPr>
        <w:t>J Infect Dis</w:t>
      </w:r>
      <w:r w:rsidRPr="00AB149F">
        <w:t xml:space="preserve"> </w:t>
      </w:r>
      <w:proofErr w:type="gramStart"/>
      <w:r w:rsidRPr="00AB149F">
        <w:t>2016;</w:t>
      </w:r>
      <w:r w:rsidRPr="00AB149F">
        <w:rPr>
          <w:b/>
          <w:bCs/>
        </w:rPr>
        <w:t>213</w:t>
      </w:r>
      <w:r w:rsidRPr="00AB149F">
        <w:t>:738</w:t>
      </w:r>
      <w:proofErr w:type="gramEnd"/>
      <w:r w:rsidRPr="00AB149F">
        <w:t>–45. doi:10.1093/</w:t>
      </w:r>
      <w:proofErr w:type="spellStart"/>
      <w:r w:rsidRPr="00AB149F">
        <w:t>infdis</w:t>
      </w:r>
      <w:proofErr w:type="spellEnd"/>
      <w:r w:rsidRPr="00AB149F">
        <w:t>/jiv534</w:t>
      </w:r>
    </w:p>
    <w:p w14:paraId="4E56232C" w14:textId="77777777" w:rsidR="00AB149F" w:rsidRPr="00AB149F" w:rsidRDefault="00AB149F" w:rsidP="00AB149F">
      <w:pPr>
        <w:pStyle w:val="Bibliography"/>
      </w:pPr>
      <w:r w:rsidRPr="00AB149F">
        <w:t xml:space="preserve">39 </w:t>
      </w:r>
      <w:r w:rsidRPr="00AB149F">
        <w:tab/>
        <w:t xml:space="preserve">Mills M, Rahal C, Brazel DM, </w:t>
      </w:r>
      <w:r w:rsidRPr="00AB149F">
        <w:rPr>
          <w:i/>
          <w:iCs/>
        </w:rPr>
        <w:t>et al.</w:t>
      </w:r>
      <w:r w:rsidRPr="00AB149F">
        <w:t xml:space="preserve"> COVID-19 vaccine deployment: Behaviour, ethics, </w:t>
      </w:r>
      <w:proofErr w:type="gramStart"/>
      <w:r w:rsidRPr="00AB149F">
        <w:t>misinformation</w:t>
      </w:r>
      <w:proofErr w:type="gramEnd"/>
      <w:r w:rsidRPr="00AB149F">
        <w:t xml:space="preserve"> and policy strategies. https://royalsociety.org/news/2020/11/vaccine-hesitancy-threatens-to-undermine-pandemic-response/ (accessed 26 Nov 2020).</w:t>
      </w:r>
    </w:p>
    <w:p w14:paraId="59903D21" w14:textId="77777777" w:rsidR="00AB149F" w:rsidRPr="00AB149F" w:rsidRDefault="00AB149F" w:rsidP="00AB149F">
      <w:pPr>
        <w:pStyle w:val="Bibliography"/>
      </w:pPr>
      <w:r w:rsidRPr="00AB149F">
        <w:t xml:space="preserve">40 </w:t>
      </w:r>
      <w:r w:rsidRPr="00AB149F">
        <w:tab/>
      </w:r>
      <w:proofErr w:type="spellStart"/>
      <w:r w:rsidRPr="00AB149F">
        <w:t>Mahase</w:t>
      </w:r>
      <w:proofErr w:type="spellEnd"/>
      <w:r w:rsidRPr="00AB149F">
        <w:t xml:space="preserve"> E. Covid-19: What do we know about “long </w:t>
      </w:r>
      <w:proofErr w:type="spellStart"/>
      <w:r w:rsidRPr="00AB149F">
        <w:t>covid</w:t>
      </w:r>
      <w:proofErr w:type="spellEnd"/>
      <w:r w:rsidRPr="00AB149F">
        <w:t xml:space="preserve">”? </w:t>
      </w:r>
      <w:r w:rsidRPr="00AB149F">
        <w:rPr>
          <w:i/>
          <w:iCs/>
        </w:rPr>
        <w:t>BMJ</w:t>
      </w:r>
      <w:r w:rsidRPr="00AB149F">
        <w:t xml:space="preserve"> 2020;</w:t>
      </w:r>
      <w:r w:rsidRPr="00AB149F">
        <w:rPr>
          <w:b/>
          <w:bCs/>
        </w:rPr>
        <w:t>370</w:t>
      </w:r>
      <w:r w:rsidRPr="00AB149F">
        <w:t>. doi:10.1136/bmj.m2815</w:t>
      </w:r>
    </w:p>
    <w:p w14:paraId="0D85F548" w14:textId="77777777" w:rsidR="00AB149F" w:rsidRPr="00AB149F" w:rsidRDefault="00AB149F" w:rsidP="00AB149F">
      <w:pPr>
        <w:pStyle w:val="Bibliography"/>
      </w:pPr>
      <w:r w:rsidRPr="00AB149F">
        <w:t xml:space="preserve">41 </w:t>
      </w:r>
      <w:r w:rsidRPr="00AB149F">
        <w:tab/>
        <w:t xml:space="preserve">Xu X, Banks J. The mental health effects of the first two months of lockdown and social distancing during the Covid-19 pandemic in the UK. The IFS 2020. </w:t>
      </w:r>
      <w:proofErr w:type="gramStart"/>
      <w:r w:rsidRPr="00AB149F">
        <w:t>doi:10.1920/wp.ifs</w:t>
      </w:r>
      <w:proofErr w:type="gramEnd"/>
      <w:r w:rsidRPr="00AB149F">
        <w:t>.2020.1620</w:t>
      </w:r>
    </w:p>
    <w:p w14:paraId="671F79E9" w14:textId="77777777" w:rsidR="00AB149F" w:rsidRPr="00AB149F" w:rsidRDefault="00AB149F" w:rsidP="00AB149F">
      <w:pPr>
        <w:pStyle w:val="Bibliography"/>
        <w:rPr>
          <w:lang w:val="es-MX"/>
        </w:rPr>
      </w:pPr>
      <w:r w:rsidRPr="00AB149F">
        <w:t xml:space="preserve">42 </w:t>
      </w:r>
      <w:r w:rsidRPr="00AB149F">
        <w:tab/>
        <w:t xml:space="preserve">Hanna TP, King WD, Thibodeau S, </w:t>
      </w:r>
      <w:r w:rsidRPr="00AB149F">
        <w:rPr>
          <w:i/>
          <w:iCs/>
        </w:rPr>
        <w:t>et al.</w:t>
      </w:r>
      <w:r w:rsidRPr="00AB149F">
        <w:t xml:space="preserve"> Mortality due to cancer treatment delay: systematic review and meta-analysis. </w:t>
      </w:r>
      <w:r w:rsidRPr="00AB149F">
        <w:rPr>
          <w:i/>
          <w:iCs/>
          <w:lang w:val="es-MX"/>
        </w:rPr>
        <w:t>BMJ</w:t>
      </w:r>
      <w:r w:rsidRPr="00AB149F">
        <w:rPr>
          <w:lang w:val="es-MX"/>
        </w:rPr>
        <w:t xml:space="preserve"> 2020;</w:t>
      </w:r>
      <w:r w:rsidRPr="00AB149F">
        <w:rPr>
          <w:b/>
          <w:bCs/>
          <w:lang w:val="es-MX"/>
        </w:rPr>
        <w:t>371</w:t>
      </w:r>
      <w:r w:rsidRPr="00AB149F">
        <w:rPr>
          <w:lang w:val="es-MX"/>
        </w:rPr>
        <w:t>. doi:10.1136/bmj.m4087</w:t>
      </w:r>
    </w:p>
    <w:p w14:paraId="3D94C6AC" w14:textId="77777777" w:rsidR="00AB149F" w:rsidRPr="00AB149F" w:rsidRDefault="00AB149F" w:rsidP="00AB149F">
      <w:pPr>
        <w:pStyle w:val="Bibliography"/>
      </w:pPr>
      <w:r w:rsidRPr="00AB149F">
        <w:rPr>
          <w:lang w:val="es-MX"/>
        </w:rPr>
        <w:t xml:space="preserve">43 </w:t>
      </w:r>
      <w:r w:rsidRPr="00AB149F">
        <w:rPr>
          <w:lang w:val="es-MX"/>
        </w:rPr>
        <w:tab/>
      </w:r>
      <w:proofErr w:type="spellStart"/>
      <w:r w:rsidRPr="00AB149F">
        <w:rPr>
          <w:lang w:val="es-MX"/>
        </w:rPr>
        <w:t>Bambra</w:t>
      </w:r>
      <w:proofErr w:type="spellEnd"/>
      <w:r w:rsidRPr="00AB149F">
        <w:rPr>
          <w:lang w:val="es-MX"/>
        </w:rPr>
        <w:t xml:space="preserve"> C, Riordan R, Ford J, </w:t>
      </w:r>
      <w:r w:rsidRPr="00AB149F">
        <w:rPr>
          <w:i/>
          <w:iCs/>
          <w:lang w:val="es-MX"/>
        </w:rPr>
        <w:t>et al.</w:t>
      </w:r>
      <w:r w:rsidRPr="00AB149F">
        <w:rPr>
          <w:lang w:val="es-MX"/>
        </w:rPr>
        <w:t xml:space="preserve"> </w:t>
      </w:r>
      <w:r w:rsidRPr="00AB149F">
        <w:t xml:space="preserve">The COVID-19 pandemic and health inequalities. </w:t>
      </w:r>
      <w:r w:rsidRPr="00AB149F">
        <w:rPr>
          <w:i/>
          <w:iCs/>
        </w:rPr>
        <w:t xml:space="preserve">J </w:t>
      </w:r>
      <w:proofErr w:type="spellStart"/>
      <w:r w:rsidRPr="00AB149F">
        <w:rPr>
          <w:i/>
          <w:iCs/>
        </w:rPr>
        <w:t>Epidemiol</w:t>
      </w:r>
      <w:proofErr w:type="spellEnd"/>
      <w:r w:rsidRPr="00AB149F">
        <w:rPr>
          <w:i/>
          <w:iCs/>
        </w:rPr>
        <w:t xml:space="preserve"> Community Health</w:t>
      </w:r>
      <w:r w:rsidRPr="00AB149F">
        <w:t xml:space="preserve"> </w:t>
      </w:r>
      <w:proofErr w:type="gramStart"/>
      <w:r w:rsidRPr="00AB149F">
        <w:t>2020;</w:t>
      </w:r>
      <w:r w:rsidRPr="00AB149F">
        <w:rPr>
          <w:b/>
          <w:bCs/>
        </w:rPr>
        <w:t>74</w:t>
      </w:r>
      <w:r w:rsidRPr="00AB149F">
        <w:t>:964</w:t>
      </w:r>
      <w:proofErr w:type="gramEnd"/>
      <w:r w:rsidRPr="00AB149F">
        <w:t>–8. doi:10.1136/jech-2020-214401</w:t>
      </w:r>
    </w:p>
    <w:p w14:paraId="0F9684F6" w14:textId="77777777" w:rsidR="00AB149F" w:rsidRPr="00AB149F" w:rsidRDefault="00AB149F" w:rsidP="00AB149F">
      <w:pPr>
        <w:pStyle w:val="Bibliography"/>
      </w:pPr>
      <w:r w:rsidRPr="00AB149F">
        <w:t xml:space="preserve">44 </w:t>
      </w:r>
      <w:r w:rsidRPr="00AB149F">
        <w:tab/>
      </w:r>
      <w:proofErr w:type="spellStart"/>
      <w:r w:rsidRPr="00AB149F">
        <w:t>Trias-Llimós</w:t>
      </w:r>
      <w:proofErr w:type="spellEnd"/>
      <w:r w:rsidRPr="00AB149F">
        <w:t xml:space="preserve"> S, Riffe T, Bilal U. Monitoring life expectancy levels during the COVID-19 pandemic: Example of the unequal impact of the first wave on Spanish regions. </w:t>
      </w:r>
      <w:r w:rsidRPr="00AB149F">
        <w:rPr>
          <w:i/>
          <w:iCs/>
        </w:rPr>
        <w:t>PLOS ONE</w:t>
      </w:r>
      <w:r w:rsidRPr="00AB149F">
        <w:t xml:space="preserve"> 2020;</w:t>
      </w:r>
      <w:proofErr w:type="gramStart"/>
      <w:r w:rsidRPr="00AB149F">
        <w:rPr>
          <w:b/>
          <w:bCs/>
        </w:rPr>
        <w:t>15</w:t>
      </w:r>
      <w:r w:rsidRPr="00AB149F">
        <w:t>:e</w:t>
      </w:r>
      <w:proofErr w:type="gramEnd"/>
      <w:r w:rsidRPr="00AB149F">
        <w:t xml:space="preserve">0241952. </w:t>
      </w:r>
      <w:proofErr w:type="gramStart"/>
      <w:r w:rsidRPr="00AB149F">
        <w:t>doi:10.1371/journal.pone</w:t>
      </w:r>
      <w:proofErr w:type="gramEnd"/>
      <w:r w:rsidRPr="00AB149F">
        <w:t>.0241952</w:t>
      </w:r>
    </w:p>
    <w:p w14:paraId="0C193144" w14:textId="30A8DEB6" w:rsidR="005B5A8B" w:rsidRPr="00443A23" w:rsidRDefault="00443A23">
      <w:pPr>
        <w:widowControl w:val="0"/>
        <w:pBdr>
          <w:top w:val="nil"/>
          <w:left w:val="nil"/>
          <w:bottom w:val="nil"/>
          <w:right w:val="nil"/>
          <w:between w:val="nil"/>
        </w:pBdr>
        <w:ind w:left="384" w:hanging="384"/>
      </w:pPr>
      <w:r w:rsidRPr="00443A23">
        <w:fldChar w:fldCharType="end"/>
      </w:r>
      <w:bookmarkEnd w:id="19"/>
    </w:p>
    <w:p w14:paraId="3D83A93D" w14:textId="77777777" w:rsidR="005B5A8B" w:rsidRPr="00443A23" w:rsidRDefault="005B5A8B">
      <w:bookmarkStart w:id="20" w:name="_lgk7umjxtp3l" w:colFirst="0" w:colLast="0"/>
      <w:bookmarkEnd w:id="20"/>
    </w:p>
    <w:p w14:paraId="7F005116" w14:textId="77777777" w:rsidR="005B5A8B" w:rsidRPr="00443A23" w:rsidRDefault="005B5A8B">
      <w:pPr>
        <w:widowControl w:val="0"/>
        <w:pBdr>
          <w:top w:val="nil"/>
          <w:left w:val="nil"/>
          <w:bottom w:val="nil"/>
          <w:right w:val="nil"/>
          <w:between w:val="nil"/>
        </w:pBdr>
        <w:spacing w:line="276" w:lineRule="auto"/>
      </w:pPr>
    </w:p>
    <w:p w14:paraId="4A33C795" w14:textId="77777777" w:rsidR="005B5A8B" w:rsidRPr="00443A23" w:rsidRDefault="005B5A8B">
      <w:pPr>
        <w:widowControl w:val="0"/>
        <w:pBdr>
          <w:top w:val="nil"/>
          <w:left w:val="nil"/>
          <w:bottom w:val="nil"/>
          <w:right w:val="nil"/>
          <w:between w:val="nil"/>
        </w:pBdr>
        <w:spacing w:line="276" w:lineRule="auto"/>
      </w:pPr>
    </w:p>
    <w:p w14:paraId="3F7C6C15" w14:textId="64367436" w:rsidR="005B5A8B" w:rsidRPr="00443A23" w:rsidRDefault="005B5A8B">
      <w:pPr>
        <w:widowControl w:val="0"/>
        <w:pBdr>
          <w:top w:val="nil"/>
          <w:left w:val="nil"/>
          <w:bottom w:val="nil"/>
          <w:right w:val="nil"/>
          <w:between w:val="nil"/>
        </w:pBdr>
        <w:spacing w:line="276" w:lineRule="auto"/>
      </w:pPr>
    </w:p>
    <w:sectPr w:rsidR="005B5A8B" w:rsidRPr="00443A23">
      <w:footerReference w:type="default" r:id="rId9"/>
      <w:pgSz w:w="11906" w:h="16838"/>
      <w:pgMar w:top="1440" w:right="1440" w:bottom="1440" w:left="1440" w:header="708" w:footer="708" w:gutter="0"/>
      <w:pgNumType w:start="1"/>
      <w:cols w:space="720" w:equalWidth="0">
        <w:col w:w="902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6E4731" w14:textId="77777777" w:rsidR="00833D6E" w:rsidRDefault="00833D6E">
      <w:r>
        <w:separator/>
      </w:r>
    </w:p>
  </w:endnote>
  <w:endnote w:type="continuationSeparator" w:id="0">
    <w:p w14:paraId="59C8E18F" w14:textId="77777777" w:rsidR="00833D6E" w:rsidRDefault="00833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4A756" w14:textId="77777777" w:rsidR="005B5A8B" w:rsidRDefault="00833D6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sidR="00443A23">
      <w:rPr>
        <w:color w:val="000000"/>
      </w:rPr>
      <w:fldChar w:fldCharType="separate"/>
    </w:r>
    <w:r w:rsidR="00443A23">
      <w:rPr>
        <w:noProof/>
        <w:color w:val="000000"/>
      </w:rPr>
      <w:t>1</w:t>
    </w:r>
    <w:r>
      <w:rPr>
        <w:color w:val="000000"/>
      </w:rPr>
      <w:fldChar w:fldCharType="end"/>
    </w:r>
  </w:p>
  <w:p w14:paraId="1AA43775" w14:textId="77777777" w:rsidR="005B5A8B" w:rsidRDefault="005B5A8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359AFA" w14:textId="77777777" w:rsidR="00833D6E" w:rsidRDefault="00833D6E">
      <w:r>
        <w:separator/>
      </w:r>
    </w:p>
  </w:footnote>
  <w:footnote w:type="continuationSeparator" w:id="0">
    <w:p w14:paraId="2E6E3B0F" w14:textId="77777777" w:rsidR="00833D6E" w:rsidRDefault="00833D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5A8B"/>
    <w:rsid w:val="00443A23"/>
    <w:rsid w:val="005B5A8B"/>
    <w:rsid w:val="00833D6E"/>
    <w:rsid w:val="008D2DCA"/>
    <w:rsid w:val="009C7BF7"/>
    <w:rsid w:val="00AB14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BBC5D"/>
  <w15:docId w15:val="{1A11DC5B-177E-4C8F-B754-8700C6139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rPr>
  </w:style>
  <w:style w:type="paragraph" w:styleId="Subtitle">
    <w:name w:val="Subtitle"/>
    <w:basedOn w:val="Normal"/>
    <w:next w:val="Normal"/>
    <w:uiPriority w:val="11"/>
    <w:qFormat/>
    <w:rPr>
      <w:rFonts w:ascii="Calibri" w:eastAsia="Calibri" w:hAnsi="Calibri" w:cs="Calibri"/>
      <w:i/>
      <w:color w:val="4472C4"/>
    </w:rPr>
  </w:style>
  <w:style w:type="paragraph" w:styleId="Bibliography">
    <w:name w:val="Bibliography"/>
    <w:basedOn w:val="Normal"/>
    <w:next w:val="Normal"/>
    <w:uiPriority w:val="37"/>
    <w:unhideWhenUsed/>
    <w:rsid w:val="00443A23"/>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doi.org/10.5281/zenodo.3946492" TargetMode="External"/><Relationship Id="rId3" Type="http://schemas.openxmlformats.org/officeDocument/2006/relationships/webSettings" Target="webSettings.xml"/><Relationship Id="rId7" Type="http://schemas.openxmlformats.org/officeDocument/2006/relationships/hyperlink" Target="mailto:ridhi.kashyap@sociology.ox.ac.uk"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ose-manuel.aburto@sociology.ox.ac.uk"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14</Pages>
  <Words>20232</Words>
  <Characters>115323</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se Manuel Aburto</cp:lastModifiedBy>
  <cp:revision>2</cp:revision>
  <dcterms:created xsi:type="dcterms:W3CDTF">2020-12-18T11:53:00Z</dcterms:created>
  <dcterms:modified xsi:type="dcterms:W3CDTF">2020-12-18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journal-of-epidemiology-and-community-health","hasBibliography":true,"bibliographyStyleHasBeenSet":true},"prefs":{"fieldType":"Field","automaticJournalAbbreviations":true,"delayCitationUpdates":false,"note</vt:lpwstr>
  </property>
  <property fmtid="{D5CDD505-2E9C-101B-9397-08002B2CF9AE}" pid="3" name="ZOTERO_PREF_2">
    <vt:lpwstr>Type":0},"sessionID":"FWSqyHK9","zoteroVersion":"5.0.93","dataVersion":4}</vt:lpwstr>
  </property>
</Properties>
</file>